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E84CA1" w14:textId="2F7DFDA7" w:rsidR="00B70ACC" w:rsidRPr="00B309B7" w:rsidRDefault="00CF0346" w:rsidP="006C4E4E">
      <w:pPr>
        <w:pStyle w:val="Heading1"/>
      </w:pPr>
      <w:bookmarkStart w:id="0" w:name="_Toc189607310"/>
      <w:bookmarkStart w:id="1" w:name="_Toc190697870"/>
      <w:bookmarkStart w:id="2" w:name="_Toc190699342"/>
      <w:bookmarkStart w:id="3" w:name="_Toc200499104"/>
      <w:bookmarkStart w:id="4" w:name="_GoBack"/>
      <w:bookmarkEnd w:id="4"/>
      <w:r w:rsidRPr="00B309B7">
        <w:t>BAB I</w:t>
      </w:r>
      <w:bookmarkStart w:id="5" w:name="_Toc189607311"/>
      <w:bookmarkEnd w:id="0"/>
      <w:bookmarkEnd w:id="1"/>
      <w:bookmarkEnd w:id="2"/>
      <w:bookmarkEnd w:id="3"/>
    </w:p>
    <w:p w14:paraId="5FBC1844" w14:textId="32D0A670" w:rsidR="00CF0346" w:rsidRPr="00B309B7" w:rsidRDefault="00CF0346" w:rsidP="006C4E4E">
      <w:pPr>
        <w:pStyle w:val="Heading1"/>
      </w:pPr>
      <w:bookmarkStart w:id="6" w:name="_Toc200499105"/>
      <w:r w:rsidRPr="00B309B7">
        <w:t>PENDAHULUAN</w:t>
      </w:r>
      <w:bookmarkEnd w:id="5"/>
      <w:bookmarkEnd w:id="6"/>
    </w:p>
    <w:p w14:paraId="50432A92" w14:textId="0E6A3286" w:rsidR="00CF0346" w:rsidRPr="00B309B7" w:rsidRDefault="00CF0346" w:rsidP="00FE54BA">
      <w:pPr>
        <w:pStyle w:val="Heading2"/>
        <w:numPr>
          <w:ilvl w:val="1"/>
          <w:numId w:val="36"/>
        </w:numPr>
      </w:pPr>
      <w:bookmarkStart w:id="7" w:name="_Toc189607312"/>
      <w:bookmarkStart w:id="8" w:name="_Toc200499106"/>
      <w:r w:rsidRPr="00B309B7">
        <w:t>Latar Belakang Masalah</w:t>
      </w:r>
      <w:bookmarkEnd w:id="7"/>
      <w:bookmarkEnd w:id="8"/>
    </w:p>
    <w:p w14:paraId="77626DB9" w14:textId="518B0E6F" w:rsidR="00C531F6" w:rsidRPr="00B309B7" w:rsidRDefault="00CF0346" w:rsidP="00C531F6">
      <w:pPr>
        <w:spacing w:after="0" w:line="480" w:lineRule="auto"/>
        <w:ind w:firstLine="567"/>
        <w:jc w:val="both"/>
        <w:rPr>
          <w:rFonts w:ascii="Times New Roman" w:hAnsi="Times New Roman" w:cs="Times New Roman"/>
          <w:sz w:val="24"/>
          <w:szCs w:val="24"/>
        </w:rPr>
      </w:pPr>
      <w:proofErr w:type="gramStart"/>
      <w:r w:rsidRPr="00B309B7">
        <w:rPr>
          <w:rFonts w:ascii="Times New Roman" w:hAnsi="Times New Roman" w:cs="Times New Roman"/>
          <w:sz w:val="24"/>
          <w:szCs w:val="24"/>
        </w:rPr>
        <w:t>Perkembangan  psikologis</w:t>
      </w:r>
      <w:proofErr w:type="gramEnd"/>
      <w:r w:rsidRPr="00B309B7">
        <w:rPr>
          <w:rFonts w:ascii="Times New Roman" w:hAnsi="Times New Roman" w:cs="Times New Roman"/>
          <w:sz w:val="24"/>
          <w:szCs w:val="24"/>
        </w:rPr>
        <w:t xml:space="preserve"> dan so</w:t>
      </w:r>
      <w:r w:rsidR="00811995" w:rsidRPr="00B309B7">
        <w:rPr>
          <w:rFonts w:ascii="Times New Roman" w:hAnsi="Times New Roman" w:cs="Times New Roman"/>
          <w:sz w:val="24"/>
          <w:szCs w:val="24"/>
        </w:rPr>
        <w:t>sial</w:t>
      </w:r>
      <w:r w:rsidRPr="00B309B7">
        <w:rPr>
          <w:rFonts w:ascii="Times New Roman" w:hAnsi="Times New Roman" w:cs="Times New Roman"/>
          <w:sz w:val="24"/>
          <w:szCs w:val="24"/>
        </w:rPr>
        <w:t xml:space="preserve"> siswa di </w:t>
      </w:r>
      <w:r w:rsidR="00811995" w:rsidRPr="00B309B7">
        <w:rPr>
          <w:rFonts w:ascii="Times New Roman" w:hAnsi="Times New Roman" w:cs="Times New Roman"/>
          <w:sz w:val="24"/>
          <w:szCs w:val="24"/>
        </w:rPr>
        <w:t>ti</w:t>
      </w:r>
      <w:r w:rsidRPr="00B309B7">
        <w:rPr>
          <w:rFonts w:ascii="Times New Roman" w:hAnsi="Times New Roman" w:cs="Times New Roman"/>
          <w:sz w:val="24"/>
          <w:szCs w:val="24"/>
        </w:rPr>
        <w:t>ngkat SMA memiliki pengaruh besar terhadap kinerja akademik siswa</w:t>
      </w:r>
      <w:r w:rsidR="00872639">
        <w:rPr>
          <w:rFonts w:ascii="Times New Roman" w:hAnsi="Times New Roman" w:cs="Times New Roman"/>
          <w:sz w:val="24"/>
          <w:szCs w:val="24"/>
        </w:rPr>
        <w:t>.</w:t>
      </w:r>
      <w:r w:rsidRPr="00B309B7">
        <w:rPr>
          <w:rFonts w:ascii="Times New Roman" w:hAnsi="Times New Roman" w:cs="Times New Roman"/>
          <w:sz w:val="24"/>
          <w:szCs w:val="24"/>
        </w:rPr>
        <w:t xml:space="preserve"> </w:t>
      </w:r>
      <w:r w:rsidR="00872639">
        <w:rPr>
          <w:rFonts w:ascii="Times New Roman" w:hAnsi="Times New Roman" w:cs="Times New Roman"/>
          <w:sz w:val="24"/>
          <w:szCs w:val="24"/>
        </w:rPr>
        <w:t>P</w:t>
      </w:r>
      <w:r w:rsidRPr="00B309B7">
        <w:rPr>
          <w:rFonts w:ascii="Times New Roman" w:hAnsi="Times New Roman" w:cs="Times New Roman"/>
          <w:sz w:val="24"/>
          <w:szCs w:val="24"/>
        </w:rPr>
        <w:t xml:space="preserve">erilaku </w:t>
      </w:r>
      <w:proofErr w:type="gramStart"/>
      <w:r w:rsidRPr="00B309B7">
        <w:rPr>
          <w:rFonts w:ascii="Times New Roman" w:hAnsi="Times New Roman" w:cs="Times New Roman"/>
          <w:sz w:val="24"/>
          <w:szCs w:val="24"/>
        </w:rPr>
        <w:t>proktasinasi  atau</w:t>
      </w:r>
      <w:proofErr w:type="gramEnd"/>
      <w:r w:rsidRPr="00B309B7">
        <w:rPr>
          <w:rFonts w:ascii="Times New Roman" w:hAnsi="Times New Roman" w:cs="Times New Roman"/>
          <w:sz w:val="24"/>
          <w:szCs w:val="24"/>
        </w:rPr>
        <w:t xml:space="preserve"> penundaan tugas  merupakan salah satu perilaku yang banyak dijumpai di kalangan siswa, termasuk siswa SMA. Prokrastinasi akademik dapat didefinisikan sebagai perilaku menunda-nunda untuk mengerjakan tugas atau pekerjaan yang seharusnya diselesaikan pada waktu yang tepa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Nurjan","given":"S.","non-dropping-particle":"","parse-names":false,"suffix":""}],"container-title":"Muaddib: Studi Kependidikan dan Keislaman,","id":"ITEM-1","issued":{"date-parts":[["2020"]]},"page":"61-83.","title":"Analisis teoritik prokrastinasi akademik mahasiswa.","type":"article-journal","volume":"1(1),"},"uris":["http://www.mendeley.com/documents/?uuid=85b1f38d-f4d7-49cf-abb6-bbd54297350b"]}],"mendeley":{"formattedCitation":"(Nurjan, 2020)","plainTextFormattedCitation":"(Nurjan, 2020)","previouslyFormattedCitation":"(Nurjan, 2020)"},"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Nurjan, 2020)</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Perilaku ini sering terjadi pada siswa yang merasa kesulitan dalam mengelola waktu dan cenderung menghindari tugas akademik yang dianggap sulit atau membosankan. Sebagai contoh, banyak siswa yang menunda-nunda untuk mengerjakan tugas rumah, mempersiapkan ujian, atau menyelesaikan proyek sekolah yang seharusnya sudah dikerjakan jauh sebelumnya. </w:t>
      </w:r>
    </w:p>
    <w:p w14:paraId="3402CC51" w14:textId="77777777" w:rsidR="004A24F5" w:rsidRPr="00B309B7" w:rsidRDefault="00CF0346" w:rsidP="00C531F6">
      <w:pPr>
        <w:spacing w:after="0" w:line="480" w:lineRule="auto"/>
        <w:ind w:firstLine="567"/>
        <w:jc w:val="both"/>
        <w:rPr>
          <w:rFonts w:ascii="Times New Roman" w:hAnsi="Times New Roman" w:cs="Times New Roman"/>
          <w:sz w:val="24"/>
          <w:szCs w:val="24"/>
        </w:rPr>
        <w:sectPr w:rsidR="004A24F5" w:rsidRPr="00B309B7" w:rsidSect="004A24F5">
          <w:headerReference w:type="even" r:id="rId8"/>
          <w:headerReference w:type="default" r:id="rId9"/>
          <w:headerReference w:type="first" r:id="rId10"/>
          <w:footerReference w:type="first" r:id="rId11"/>
          <w:pgSz w:w="11906" w:h="16838" w:code="9"/>
          <w:pgMar w:top="2268" w:right="1701" w:bottom="1701" w:left="2268" w:header="720" w:footer="720" w:gutter="0"/>
          <w:pgNumType w:start="1"/>
          <w:cols w:space="720"/>
          <w:titlePg/>
          <w:docGrid w:linePitch="360"/>
        </w:sectPr>
      </w:pPr>
      <w:r w:rsidRPr="00B309B7">
        <w:rPr>
          <w:rFonts w:ascii="Times New Roman" w:hAnsi="Times New Roman" w:cs="Times New Roman"/>
          <w:sz w:val="24"/>
          <w:szCs w:val="24"/>
        </w:rPr>
        <w:t xml:space="preserve">Prokrastinasi dapat terjadi dalam berbagai bidang kehidupan seperti pada ibu rumah tangga yang menunda-nunda dalam menyelesaikan tugas di rumah dan pegawai kantor yang melakukan penundaan pada tugas kantor. Prokrastinasi lainnya terjadi pada lingkungan pelajar yang melakukan penunandaan seperti menunda-nunda menyelesaikan tugas, mengumpulkan tugas tidak tepat waktu, menunda-nunda membaca materi </w:t>
      </w:r>
      <w:r w:rsidR="00811995" w:rsidRPr="00B309B7">
        <w:rPr>
          <w:rFonts w:ascii="Times New Roman" w:hAnsi="Times New Roman" w:cs="Times New Roman"/>
          <w:sz w:val="24"/>
          <w:szCs w:val="24"/>
        </w:rPr>
        <w:t>p</w:t>
      </w:r>
      <w:r w:rsidRPr="00B309B7">
        <w:rPr>
          <w:rFonts w:ascii="Times New Roman" w:hAnsi="Times New Roman" w:cs="Times New Roman"/>
          <w:sz w:val="24"/>
          <w:szCs w:val="24"/>
        </w:rPr>
        <w:t xml:space="preserve">elajaran. Menunda-nunda menyalin catatan, hingga menunda-nunda masuk kelas. Pada akhirnya karena keterlambatan tersebut menimbulkan kecemasan bagi siswa dan tidak dapat memperoleh hasil belajar yang baik, penundaan yang terjadi pada area akademik disebut prokrastinasi akademik.proktasinasi akademik di kalangan siswa SMA sering kali menjadi </w:t>
      </w:r>
    </w:p>
    <w:p w14:paraId="140A99E9" w14:textId="77777777" w:rsidR="00C531F6" w:rsidRPr="00B309B7" w:rsidRDefault="00CF0346" w:rsidP="004A24F5">
      <w:pPr>
        <w:spacing w:after="0" w:line="480" w:lineRule="auto"/>
        <w:jc w:val="both"/>
        <w:rPr>
          <w:rFonts w:ascii="Times New Roman" w:hAnsi="Times New Roman" w:cs="Times New Roman"/>
          <w:sz w:val="24"/>
          <w:szCs w:val="24"/>
        </w:rPr>
      </w:pPr>
      <w:proofErr w:type="gramStart"/>
      <w:r w:rsidRPr="00B309B7">
        <w:rPr>
          <w:rFonts w:ascii="Times New Roman" w:hAnsi="Times New Roman" w:cs="Times New Roman"/>
          <w:sz w:val="24"/>
          <w:szCs w:val="24"/>
        </w:rPr>
        <w:lastRenderedPageBreak/>
        <w:t>masalah</w:t>
      </w:r>
      <w:proofErr w:type="gramEnd"/>
      <w:r w:rsidRPr="00B309B7">
        <w:rPr>
          <w:rFonts w:ascii="Times New Roman" w:hAnsi="Times New Roman" w:cs="Times New Roman"/>
          <w:sz w:val="24"/>
          <w:szCs w:val="24"/>
        </w:rPr>
        <w:t xml:space="preserve"> yang tidak dapat dianggap remeh,karena dapat mempengaruhi kualitas belajar,pencapaian akademik,dan perkembangan karakter mereka secara keseluruhan.</w:t>
      </w:r>
    </w:p>
    <w:p w14:paraId="32F7B17E" w14:textId="3DDA8CB9"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Hubungan teman sebaya dengan perilaku prokrastinasi dapat dijelaskan melalui interaksi sosial yang terjadi dalam kelompok sebaya.</w:t>
      </w:r>
      <w:r w:rsidR="00AB4E33" w:rsidRPr="00B309B7">
        <w:rPr>
          <w:rFonts w:ascii="Times New Roman" w:hAnsi="Times New Roman" w:cs="Times New Roman"/>
          <w:sz w:val="24"/>
          <w:szCs w:val="24"/>
        </w:rPr>
        <w:t xml:space="preserve"> Teman sebaya adalah anak-anak dengan usia atau tingkat kedewasaan yang kurang lebih sama </w:t>
      </w:r>
      <w:r w:rsidR="00AB4E33"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Pasaribu, Y. F. H., &amp; Hidayati","given":"D.","non-dropping-particle":"","parse-names":false,"suffix":""}],"container-title":"VARIABLE RESEARCH JOURNAL,","id":"ITEM-1","issued":{"date-parts":[["2024"]]},"title":"HUBUNGAN ANTARA TEMAN SEBAYA DENGAN KETERAMPILAN KOMUNIKASI INTERPERSONAL SISWA DI SMA NEGERI 14 MEDAN TAHUN PEMBELAJARAN 2022/2023.","type":"article-journal","volume":"1(01), 99-"},"uris":["http://www.mendeley.com/documents/?uuid=0135186e-e4eb-4c5a-8096-de3149a5c160"]}],"mendeley":{"formattedCitation":"(Pasaribu, Y. F. H., &amp; Hidayati, 2024)","manualFormatting":"(Pasaribu &amp; Hidayati 2024)","plainTextFormattedCitation":"(Pasaribu, Y. F. H., &amp; Hidayati, 2024)","previouslyFormattedCitation":"(Pasaribu, Y. F. H., &amp; Hidayati, 2024)"},"properties":{"noteIndex":0},"schema":"https://github.com/citation-style-language/schema/raw/master/csl-citation.json"}</w:instrText>
      </w:r>
      <w:r w:rsidR="00AB4E33" w:rsidRPr="00B309B7">
        <w:rPr>
          <w:rFonts w:ascii="Times New Roman" w:hAnsi="Times New Roman" w:cs="Times New Roman"/>
          <w:sz w:val="24"/>
          <w:szCs w:val="24"/>
        </w:rPr>
        <w:fldChar w:fldCharType="separate"/>
      </w:r>
      <w:r w:rsidR="00AB4E33" w:rsidRPr="00B309B7">
        <w:rPr>
          <w:rFonts w:ascii="Times New Roman" w:hAnsi="Times New Roman" w:cs="Times New Roman"/>
          <w:noProof/>
          <w:sz w:val="24"/>
          <w:szCs w:val="24"/>
        </w:rPr>
        <w:t>(Pasaribu &amp; Hidayati 2024)</w:t>
      </w:r>
      <w:r w:rsidR="00AB4E33" w:rsidRPr="00B309B7">
        <w:rPr>
          <w:rFonts w:ascii="Times New Roman" w:hAnsi="Times New Roman" w:cs="Times New Roman"/>
          <w:sz w:val="24"/>
          <w:szCs w:val="24"/>
        </w:rPr>
        <w:fldChar w:fldCharType="end"/>
      </w:r>
      <w:r w:rsidR="00AB4E33" w:rsidRPr="00B309B7">
        <w:rPr>
          <w:rFonts w:ascii="Times New Roman" w:hAnsi="Times New Roman" w:cs="Times New Roman"/>
          <w:sz w:val="24"/>
          <w:szCs w:val="24"/>
        </w:rPr>
        <w:t>.</w:t>
      </w:r>
      <w:r w:rsidRPr="00B309B7">
        <w:rPr>
          <w:rFonts w:ascii="Times New Roman" w:hAnsi="Times New Roman" w:cs="Times New Roman"/>
          <w:sz w:val="24"/>
          <w:szCs w:val="24"/>
        </w:rPr>
        <w:t xml:space="preserve"> </w:t>
      </w:r>
      <w:r w:rsidR="00AB4E33" w:rsidRPr="00B309B7">
        <w:rPr>
          <w:rFonts w:ascii="Times New Roman" w:hAnsi="Times New Roman" w:cs="Times New Roman"/>
          <w:sz w:val="24"/>
          <w:szCs w:val="24"/>
        </w:rPr>
        <w:t>T</w:t>
      </w:r>
      <w:r w:rsidRPr="00B309B7">
        <w:rPr>
          <w:rFonts w:ascii="Times New Roman" w:hAnsi="Times New Roman" w:cs="Times New Roman"/>
          <w:sz w:val="24"/>
          <w:szCs w:val="24"/>
        </w:rPr>
        <w:t>eman sebaya memiliki pengaruh yang signifikan terhadap kebiasaan dan perilaku seseorang, termasuk kecenderungan untuk menunda-nunda pekerjaan atau tugas.</w:t>
      </w:r>
      <w:r w:rsidR="008D3853" w:rsidRPr="00B309B7">
        <w:rPr>
          <w:rFonts w:ascii="Times New Roman" w:hAnsi="Times New Roman" w:cs="Times New Roman"/>
          <w:sz w:val="24"/>
          <w:szCs w:val="24"/>
        </w:rPr>
        <w:t xml:space="preserve"> Masalah lingkungan sosial berdampak pada kinerja akademis, karena siswa berjuang dengan konsentrasi, motivasi menurun dan kesulitan menyelesaikan tugas </w:t>
      </w:r>
      <w:r w:rsidR="008D3853"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Sahputra, D., Fawri, A., Rapono, M., Asyfa, A., &amp; Putra","given":"A. M.","non-dropping-particle":"","parse-names":false,"suffix":""}],"container-title":"Jurnal Pendidikan dan Konseling,","id":"ITEM-1","issued":{"date-parts":[["2025"]]},"page":"13-24","title":"Developing a Mental Health Counseling E-book to Improve Student Mental Health. Mitra Ash-Shibyan:","type":"article-journal","volume":"8(01), ."},"uris":["http://www.mendeley.com/documents/?uuid=74c97664-796f-46b5-b40d-74c233d7ba1d"]}],"mendeley":{"formattedCitation":"(Sahputra, D., Fawri, A., Rapono, M., Asyfa, A., &amp; Putra, 2025)","plainTextFormattedCitation":"(Sahputra, D., Fawri, A., Rapono, M., Asyfa, A., &amp; Putra, 2025)","previouslyFormattedCitation":"(Sahputra, D., Fawri, A., Rapono, M., Asyfa, A., &amp; Putra, 2025)"},"properties":{"noteIndex":0},"schema":"https://github.com/citation-style-language/schema/raw/master/csl-citation.json"}</w:instrText>
      </w:r>
      <w:r w:rsidR="008D3853"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Sahputra, D., Fawri, A., Rapono, M., Asyfa, A., &amp; Putra, 2025)</w:t>
      </w:r>
      <w:r w:rsidR="008D3853" w:rsidRPr="00B309B7">
        <w:rPr>
          <w:rFonts w:ascii="Times New Roman" w:hAnsi="Times New Roman" w:cs="Times New Roman"/>
          <w:sz w:val="24"/>
          <w:szCs w:val="24"/>
        </w:rPr>
        <w:fldChar w:fldCharType="end"/>
      </w:r>
      <w:r w:rsidR="008D3853" w:rsidRPr="00B309B7">
        <w:rPr>
          <w:rFonts w:ascii="Times New Roman" w:hAnsi="Times New Roman" w:cs="Times New Roman"/>
          <w:sz w:val="24"/>
          <w:szCs w:val="24"/>
        </w:rPr>
        <w:t>.</w:t>
      </w:r>
      <w:r w:rsidRPr="00B309B7">
        <w:rPr>
          <w:rFonts w:ascii="Times New Roman" w:hAnsi="Times New Roman" w:cs="Times New Roman"/>
          <w:sz w:val="24"/>
          <w:szCs w:val="24"/>
        </w:rPr>
        <w:t xml:space="preserve"> Dalam lingkungan pertemanan, pola komunikasi, norma kelompok, serta tekanan sosial dapat mendorong seseorang untuk mengikuti kebiasaan yang sama dengan teman-temannya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Fitriyani, N., Widodo, P. B., &amp; Fauziah","given":"N.","non-dropping-particle":"","parse-names":false,"suffix":""}],"container-title":"Jurnal Psikologi,","id":"ITEM-1","issued":{"date-parts":[["2013"]]},"page":", 1-14.","title":"Hubungan antara konformitas dengan perilaku konsumtif pada mahasiswa di Genuk Indah Semarang.","type":"article-journal","volume":"12(1)"},"uris":["http://www.mendeley.com/documents/?uuid=684b6cab-f387-4489-805f-32df75139e18"]}],"mendeley":{"formattedCitation":"(Fitriyani, N., Widodo, P. B., &amp; Fauziah, 2013)","plainTextFormattedCitation":"(Fitriyani, N., Widodo, P. B., &amp; Fauziah, 2013)","previouslyFormattedCitation":"(Fitriyani, N., Widodo, P. B., &amp; Fauziah, 2013)"},"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Fitriyani, N., Widodo, P. B., &amp; Fauziah, 2013)</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w:t>
      </w:r>
    </w:p>
    <w:p w14:paraId="516E7B7F" w14:textId="5E4B1488" w:rsidR="00C531F6" w:rsidRPr="00B309B7" w:rsidRDefault="008D3853"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J</w:t>
      </w:r>
      <w:r w:rsidR="00CF0346" w:rsidRPr="00B309B7">
        <w:rPr>
          <w:rFonts w:ascii="Times New Roman" w:hAnsi="Times New Roman" w:cs="Times New Roman"/>
          <w:sz w:val="24"/>
          <w:szCs w:val="24"/>
        </w:rPr>
        <w:t xml:space="preserve">ika seseorang berada dalam lingkaran pertemanan yang kurang produktif, di mana anggota kelompok sering menunda tanggung jawab atau tugas, individu tersebut cenderung meniru pola perilaku yang sama. Sebaliknya, jika individu bergaul dengan teman sebaya yang disiplin dan memiliki kebiasaan manajemen waktu yang baik, peluang untuk mengurangi perilaku prokrastinasi akan lebih besar. Hubungan teman sebaya memainkan peran penting dalam membentuk perilaku prokrastinasi melalui mekanisme sosial seperti pengaruh langsung, </w:t>
      </w:r>
      <w:r w:rsidR="00CF0346" w:rsidRPr="00B309B7">
        <w:rPr>
          <w:rFonts w:ascii="Times New Roman" w:hAnsi="Times New Roman" w:cs="Times New Roman"/>
          <w:sz w:val="24"/>
          <w:szCs w:val="24"/>
        </w:rPr>
        <w:lastRenderedPageBreak/>
        <w:t xml:space="preserve">dukungan emosional, dan pola kebiasaan yang terjadi </w:t>
      </w:r>
      <w:r w:rsidR="00AF5B59" w:rsidRPr="00B309B7">
        <w:rPr>
          <w:rFonts w:ascii="Times New Roman" w:hAnsi="Times New Roman" w:cs="Times New Roman"/>
          <w:sz w:val="24"/>
          <w:szCs w:val="24"/>
        </w:rPr>
        <w:t>pada individu</w:t>
      </w:r>
      <w:r w:rsidR="00CF0346" w:rsidRPr="00B309B7">
        <w:rPr>
          <w:rFonts w:ascii="Times New Roman" w:hAnsi="Times New Roman" w:cs="Times New Roman"/>
          <w:sz w:val="24"/>
          <w:szCs w:val="24"/>
        </w:rPr>
        <w:t xml:space="preserve"> </w:t>
      </w:r>
      <w:r w:rsidR="00CF0346"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fifah","given":"B. E. A.","non-dropping-particle":"","parse-names":false,"suffix":""}],"container-title":"(Doctoral dissertation, IAIN Ponorogo).","id":"ITEM-1","issued":{"date-parts":[["2022"]]},"title":"Pengaruh Teman Sebaya Terhadap Perilaku Menyimpang Siswa Kelas VII dan VIII SMP Negeri 5 Ngawi","type":"article-journal"},"uris":["http://www.mendeley.com/documents/?uuid=54b18236-575c-4df9-9107-5c8ae8663e5b"]}],"mendeley":{"formattedCitation":"(Afifah, 2022)","plainTextFormattedCitation":"(Afifah, 2022)","previouslyFormattedCitation":"(Afifah, 2022)"},"properties":{"noteIndex":0},"schema":"https://github.com/citation-style-language/schema/raw/master/csl-citation.json"}</w:instrText>
      </w:r>
      <w:r w:rsidR="00CF0346"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Afifah, 2022)</w:t>
      </w:r>
      <w:r w:rsidR="00CF0346" w:rsidRPr="00B309B7">
        <w:rPr>
          <w:rFonts w:ascii="Times New Roman" w:hAnsi="Times New Roman" w:cs="Times New Roman"/>
          <w:sz w:val="24"/>
          <w:szCs w:val="24"/>
        </w:rPr>
        <w:fldChar w:fldCharType="end"/>
      </w:r>
      <w:r w:rsidR="00CF0346" w:rsidRPr="00B309B7">
        <w:rPr>
          <w:rFonts w:ascii="Times New Roman" w:hAnsi="Times New Roman" w:cs="Times New Roman"/>
          <w:sz w:val="24"/>
          <w:szCs w:val="24"/>
        </w:rPr>
        <w:t>.</w:t>
      </w:r>
    </w:p>
    <w:p w14:paraId="6316B1EC" w14:textId="25916505"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Hasil penelitian ferari dalam investigasi dengan remaja, diperoleh fakta bahwa hamper 25% dari individu yang menganggap penundaan adalah masalah yang biasa. Hal tersebut didukung oleh hasil penelitian Ferari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Fadhillah, N., Asrori, M., &amp; Fergina","given":"A.","non-dropping-particle":"","parse-names":false,"suffix":""}],"container-title":"Jurnal Pendidikan dan Pembelajaran Khatulistiwa (JPPK),","id":"ITEM-1","issued":{"date-parts":[["2023"]]},"page":"2809-2819.","title":"EFEKTIVITAS TEKNIK SELF MANAGEMENT UNTUK MENGATASI PERILAKU PROKRASTINASI AKADEMIK.","type":"article-journal","volume":"12(11),"},"uris":["http://www.mendeley.com/documents/?uuid=bdd87f13-1de0-4dec-b05e-e83b2bd3b660"]}],"mendeley":{"formattedCitation":"(Fadhillah, N., Asrori, M., &amp; Fergina, 2023)","plainTextFormattedCitation":"(Fadhillah, N., Asrori, M., &amp; Fergina, 2023)","previouslyFormattedCitation":"(Fadhillah, N., Asrori, M., &amp; Fergina, 2023)"},"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Fadhillah, N., Asrori, M., &amp; Fergina, 2023)</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bahwa dari 48 siswa yang dijadikan sampel diketahui 25 siswa (52,1%) memiliki prokrastinasi akademik tinggi artinya indivdiu menunda-nunda mengerajakan tugas, terlambat mengerjakan tugas, tidak sesuai dengan </w:t>
      </w:r>
      <w:r w:rsidRPr="00B309B7">
        <w:rPr>
          <w:rFonts w:ascii="Times New Roman" w:hAnsi="Times New Roman" w:cs="Times New Roman"/>
          <w:i/>
          <w:iCs/>
          <w:sz w:val="24"/>
          <w:szCs w:val="24"/>
        </w:rPr>
        <w:t xml:space="preserve">dealdline </w:t>
      </w:r>
      <w:r w:rsidRPr="00B309B7">
        <w:rPr>
          <w:rFonts w:ascii="Times New Roman" w:hAnsi="Times New Roman" w:cs="Times New Roman"/>
          <w:sz w:val="24"/>
          <w:szCs w:val="24"/>
        </w:rPr>
        <w:t>yang telah di tetapkan, dan mendahulukan aktivitas lain saat menyelesaikan tugas, sedangkan siswanya sebanyak 23 siswa (47%) yang tergolong prokrastinasi akademik rendah.</w:t>
      </w:r>
      <w:r w:rsidR="009F14D2">
        <w:rPr>
          <w:rFonts w:ascii="Times New Roman" w:hAnsi="Times New Roman" w:cs="Times New Roman"/>
          <w:sz w:val="24"/>
          <w:szCs w:val="24"/>
        </w:rPr>
        <w:t xml:space="preserve"> Interaksi sosial siswa merupakan cerminan kepribadian yang terbentuk</w:t>
      </w:r>
      <w:r w:rsidR="00446B41">
        <w:rPr>
          <w:rFonts w:ascii="Times New Roman" w:hAnsi="Times New Roman" w:cs="Times New Roman"/>
          <w:sz w:val="24"/>
          <w:szCs w:val="24"/>
        </w:rPr>
        <w:t xml:space="preserve"> dari kreativitas belajar siswa</w:t>
      </w:r>
      <w:r w:rsidR="00446B41">
        <w:rPr>
          <w:rFonts w:ascii="Times New Roman" w:hAnsi="Times New Roman" w:cs="Times New Roman"/>
          <w:sz w:val="24"/>
          <w:szCs w:val="24"/>
        </w:rPr>
        <w:fldChar w:fldCharType="begin" w:fldLock="1"/>
      </w:r>
      <w:r w:rsidR="00446B41">
        <w:rPr>
          <w:rFonts w:ascii="Times New Roman" w:hAnsi="Times New Roman" w:cs="Times New Roman"/>
          <w:sz w:val="24"/>
          <w:szCs w:val="24"/>
        </w:rPr>
        <w:instrText>ADDIN CSL_CITATION {"citationItems":[{"id":"ITEM-1","itemData":{"author":[{"dropping-particle":"","family":"Wijaya, Y., &amp; Dewi","given":"I. S.","non-dropping-particle":"","parse-names":false,"suffix":""}],"container-title":"Journal Research and Education Studies,","id":"ITEM-1","issued":{"date-parts":[["2022"]]},"page":"107-114.","title":"Hubungan Antara Interaksi Sosial Dengan Kreativitas Belajar Siswa Kelas X SMA Negeri 1 Pantan Cuaca Tahun Ajaran 2021/2022. Invention:","type":"article-journal"},"uris":["http://www.mendeley.com/documents/?uuid=5e231bd6-7c2f-45e6-9b76-ad4db50b79cd"]}],"mendeley":{"formattedCitation":"(Wijaya, Y., &amp; Dewi, 2022)","plainTextFormattedCitation":"(Wijaya, Y., &amp; Dewi, 2022)","previouslyFormattedCitation":"(Wijaya, Y., &amp; Dewi, 2022)"},"properties":{"noteIndex":0},"schema":"https://github.com/citation-style-language/schema/raw/master/csl-citation.json"}</w:instrText>
      </w:r>
      <w:r w:rsidR="00446B41">
        <w:rPr>
          <w:rFonts w:ascii="Times New Roman" w:hAnsi="Times New Roman" w:cs="Times New Roman"/>
          <w:sz w:val="24"/>
          <w:szCs w:val="24"/>
        </w:rPr>
        <w:fldChar w:fldCharType="separate"/>
      </w:r>
      <w:r w:rsidR="00446B41" w:rsidRPr="00446B41">
        <w:rPr>
          <w:rFonts w:ascii="Times New Roman" w:hAnsi="Times New Roman" w:cs="Times New Roman"/>
          <w:noProof/>
          <w:sz w:val="24"/>
          <w:szCs w:val="24"/>
        </w:rPr>
        <w:t>(Wijaya, Y., &amp; Dewi, 2022)</w:t>
      </w:r>
      <w:r w:rsidR="00446B41">
        <w:rPr>
          <w:rFonts w:ascii="Times New Roman" w:hAnsi="Times New Roman" w:cs="Times New Roman"/>
          <w:sz w:val="24"/>
          <w:szCs w:val="24"/>
        </w:rPr>
        <w:fldChar w:fldCharType="end"/>
      </w:r>
    </w:p>
    <w:p w14:paraId="5E2DDF23" w14:textId="77777777" w:rsidR="00214928" w:rsidRPr="00B309B7" w:rsidRDefault="00214928" w:rsidP="00214928">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Berdasarkan hasil observasi, wawancara dengan beberapa guru mata pelajaran, serta kegiatan layanan konseling yang dilakukan di SMA Negeri 1 Namorambe, ditemukan bahwa salah satu permasalahan utama yang dihadapi siswa adalah kebiasaan prokrastinasi atau menunda-nunda pekerjaan akademik. Permasalahan ini terlihat dari banyaknya siswa yang belum menyelesaikan tugas semester meskipun tenggat waktu sudah ditentukan. Beberapa guru mengeluhkan rendahnya tingkat pengumpulan tugas tepat waktu, bahkan ada siswa yang sama sekali belum menyerahkan tugas yang menjadi bagian penting dari penilaian akhir. Kebiasaan menunda ini juga mencakup persiapan menghadapi ujian atau ulangan, di mana siswa baru mulai belajar pada malam sebelum hari pelaksanaan. </w:t>
      </w:r>
      <w:r w:rsidRPr="00B309B7">
        <w:rPr>
          <w:rFonts w:ascii="Times New Roman" w:hAnsi="Times New Roman" w:cs="Times New Roman"/>
          <w:sz w:val="24"/>
          <w:szCs w:val="24"/>
        </w:rPr>
        <w:lastRenderedPageBreak/>
        <w:t>Hal ini tentu berpengaruh terhadap pemahaman materi dan hasil ujian yang kurang maksimal.</w:t>
      </w:r>
    </w:p>
    <w:p w14:paraId="7C2FA1E5" w14:textId="73F43A7B" w:rsidR="00C531F6" w:rsidRPr="00B309B7" w:rsidRDefault="00214928" w:rsidP="00214928">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Dalam layanan konseling, siswa sering mengungkapkan bahwa mereka merasa malas, bingung harus mulai dari mana, atau tergoda oleh aktivitas lain seperti bermain gadget dan mengakses media sosial. Mereka juga menunjukkan kurangnya kemampuan manajemen waktu serta disiplin diri yang baik. Prokrastinasi ini tidak hanya berdampak pada pencapaian akademik, tetapi juga memicu perasaan cemas, stres menjelang tenggat waktu, dan menurunnya rasa percaya diri. Sayangnya, meskipun siswa menyadari dampak negatif dari kebiasaan ini, mereka tetap mengulanginya. Permasalahan ini menunjukkan bahwa perlu adanya intervensi yang serius melalui program pembinaan kedisiplinan, pelatihan manajemen waktu, serta peran aktif guru dan orang tua dalam memantau dan membimbing siswa agar terbiasa menyelesaikan tugas secara bertahap dan tepat waktu.</w:t>
      </w:r>
    </w:p>
    <w:p w14:paraId="5563C6D6" w14:textId="0E6A49A8"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Melihat fenomena yang terjadi, </w:t>
      </w:r>
      <w:r w:rsidR="00214928" w:rsidRPr="00B309B7">
        <w:rPr>
          <w:rFonts w:ascii="Times New Roman" w:hAnsi="Times New Roman" w:cs="Times New Roman"/>
          <w:sz w:val="24"/>
          <w:szCs w:val="24"/>
        </w:rPr>
        <w:t xml:space="preserve">kebiasaan prokrastinasi yang terjadi di SMA Negeri 1 Namorambe dapat dilihat dari perilaku beberapa siswa dalam kegiatan pembelajaran sehari-hari. Masih terdapat siswa yang cenderung menunda-nunda dalam memulai maupun menyelesaikan tugas yang diberikan oleh guru, bahkan ada yang baru mengerjakannya menjelang batas waktu pengumpulan. Akibatnya, beberapa siswa sering terlambat mengumpulkan tugas dan bahkan secara aktif meminta perpanjangan waktu kepada guru dengan berbagai alasan, mulai dari lupa hingga merasa belum sempat mengerjakan. Selain itu, terdapat pula siswa yang mengerjakan tugas secara asal-asalan tanpa memperhatikan kualitas isinya. </w:t>
      </w:r>
      <w:r w:rsidR="00214928" w:rsidRPr="00B309B7">
        <w:rPr>
          <w:rFonts w:ascii="Times New Roman" w:hAnsi="Times New Roman" w:cs="Times New Roman"/>
          <w:sz w:val="24"/>
          <w:szCs w:val="24"/>
        </w:rPr>
        <w:lastRenderedPageBreak/>
        <w:t>Tidak jarang ditemukan beberapa tugas siswa yang isinya sama persis, menandakan adanya tindakan salin-menyalin tanpa pemahaman terhadap materi. Kebiasaan menunda ini tidak hanya terlihat dalam penyelesaian tugas, tetapi juga dalam kedisiplinan kehadiran di kelas. Masih ditemukan siswa yang datang terlambat ke ruang kelas padahal pelajaran telah dimulai, yang mengganggu konsentrasi teman sekelas dan menunjukkan kurangnya tanggung jawab terhadap proses pembelajaran. Semua ini mencerminkan pola prokrastinasi yang perlu segera ditangani agar tidak menjadi kebiasaan jangka panjang yang merugikan siswa itu sendiri.</w:t>
      </w:r>
    </w:p>
    <w:p w14:paraId="24E5DA79" w14:textId="53D57BEA"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Prokrastinasi dapat dipengaruhi oleh lingkungan sosial, termasuk tekanan dari teman sebaya, yang dapat mendorong seseorang untuk menunda pekerjaan demi menyesuaikan diri dengan aktivitas kelompok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Galugu, NS, &amp; Kaso","given":"H.","non-dropping-particle":"","parse-names":false,"suffix":""}],"container-title":"Jurnal Educouns: Jurnal Pendidikan dan Bimbingan Konseling ,","id":"ITEM-1","issued":{"date-parts":[["2021"]]},"page":"100-107.","title":"Prokrastinasi Akademik: Mengkaji Kontribusi Variabel Kesesuaian Teman Sebaya dan Konsep Diri.","type":"article-journal","volume":"2 (2),"},"uris":["http://www.mendeley.com/documents/?uuid=461851c1-a028-4a3d-8c35-99175cbb3e45"]}],"mendeley":{"formattedCitation":"(Galugu, NS, &amp; Kaso, 2021)","plainTextFormattedCitation":"(Galugu, NS, &amp; Kaso, 2021)","previouslyFormattedCitation":"(Galugu, NS, &amp; Kaso, 2021)"},"properties":{"noteIndex":0},"schema":"https://github.com/citation-style-language/schema/raw/master/csl-citation.json"}</w:instrText>
      </w:r>
      <w:r w:rsidRPr="00B309B7">
        <w:rPr>
          <w:rFonts w:ascii="Times New Roman" w:hAnsi="Times New Roman" w:cs="Times New Roman"/>
          <w:sz w:val="24"/>
          <w:szCs w:val="24"/>
        </w:rPr>
        <w:fldChar w:fldCharType="separate"/>
      </w:r>
      <w:r w:rsidR="00B43431" w:rsidRPr="00B309B7">
        <w:rPr>
          <w:rFonts w:ascii="Times New Roman" w:hAnsi="Times New Roman" w:cs="Times New Roman"/>
          <w:noProof/>
          <w:sz w:val="24"/>
          <w:szCs w:val="24"/>
        </w:rPr>
        <w:t>(Galugu, NS, &amp; Kaso, 2021)</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hal ini juga selaras dengan yang dikemukakan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Jiao, Q. G., DaRos-Voseles, D. A., Collins, K., &amp; Onwuegbuzie","given":"A. J.","non-dropping-particle":"","parse-names":false,"suffix":""}],"container-title":"Journal of the Scholarship of Teaching and Learning,","id":"ITEM-1","issued":{"date-parts":[["2011"]]},"page":"119-138.","title":"Academic procrastination on the performance of graduate-level cooperative groups in research methods courses.","type":"article-journal"},"uris":["http://www.mendeley.com/documents/?uuid=a274a4cc-b730-422b-ac62-220a27e3e302"]}],"mendeley":{"formattedCitation":"(Jiao, Q. G., DaRos-Voseles, D. A., Collins, K., &amp; Onwuegbuzie, 2011)","manualFormatting":"(Jiao, Q. G., Daros-voseles, D. A., Collins, K., &amp; Onwuegbuzie, 2011)","plainTextFormattedCitation":"(Jiao, Q. G., DaRos-Voseles, D. A., Collins, K., &amp; Onwuegbuzie, 2011)","previouslyFormattedCitation":"(Jiao, Q. G., DaRos-Voseles, D. A., Collins, K., &amp; Onwuegbuzie, 2011)"},"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Jiao, Q. G., Daros-voseles, D. A., Collins, K., &amp; Onwuegbuzie, 2011)</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Interaksi dengan teman sebaya memiliki pengaruh signifikan terhadap perilaku prokrastinasi, terutama dalam situasi di mana norma kelompok cenderung mendukung atau membenarkan penundaan.</w:t>
      </w:r>
    </w:p>
    <w:p w14:paraId="64E81884" w14:textId="28AB9DF1" w:rsidR="00CF034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Berdasarkan masalah yang diuraikan Oleh sebab itu peneliti tertarik meneliti hubungan teman sebaya dengan perilaku prokrastinasi akademik pada siswa </w:t>
      </w:r>
      <w:r w:rsidR="00F47DEA" w:rsidRPr="00B309B7">
        <w:rPr>
          <w:rFonts w:ascii="Times New Roman" w:hAnsi="Times New Roman" w:cs="Times New Roman"/>
          <w:sz w:val="24"/>
          <w:szCs w:val="24"/>
        </w:rPr>
        <w:t>SMA Negeri 1 Namorambe</w:t>
      </w:r>
      <w:r w:rsidRPr="00B309B7">
        <w:rPr>
          <w:rFonts w:ascii="Times New Roman" w:hAnsi="Times New Roman" w:cs="Times New Roman"/>
          <w:sz w:val="24"/>
          <w:szCs w:val="24"/>
        </w:rPr>
        <w:t>.</w:t>
      </w:r>
    </w:p>
    <w:p w14:paraId="37016ED9" w14:textId="6F6608B9" w:rsidR="00CF0346" w:rsidRPr="00B309B7" w:rsidRDefault="00CF0346" w:rsidP="00FE54BA">
      <w:pPr>
        <w:pStyle w:val="Heading2"/>
        <w:numPr>
          <w:ilvl w:val="1"/>
          <w:numId w:val="36"/>
        </w:numPr>
      </w:pPr>
      <w:bookmarkStart w:id="9" w:name="_Toc189607313"/>
      <w:bookmarkStart w:id="10" w:name="_Toc200499107"/>
      <w:r w:rsidRPr="00B309B7">
        <w:t>Identifikasi Masalah</w:t>
      </w:r>
      <w:bookmarkEnd w:id="9"/>
      <w:bookmarkEnd w:id="10"/>
    </w:p>
    <w:p w14:paraId="1572A86D" w14:textId="63DD4820"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Sugiyono","given":"","non-dropping-particle":"","parse-names":false,"suffix":""}],"id":"ITEM-1","issued":{"date-parts":[["2018"]]},"publisher":"IKAPI","publisher-place":"Bandung","title":"Metode Penelitian Kuantitatif Kualitatif dan R &amp; D","type":"book"},"uris":["http://www.mendeley.com/documents/?uuid=1c7c7b88-883d-4662-ab12-4d1a971377c2"]}],"mendeley":{"formattedCitation":"(Sugiyono, 2018)","manualFormatting":"Sugiyono (2018)","plainTextFormattedCitation":"(Sugiyono, 2018)","previouslyFormattedCitation":"(Sugiyono, 2018)"},"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Sugiyono (2018)</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identifikasi masalah adalah hubungan satu masalah dengan masalah yang diduga berpengaruh positif dan negatif terhadap masalah yang </w:t>
      </w:r>
      <w:r w:rsidRPr="00B309B7">
        <w:rPr>
          <w:rFonts w:ascii="Times New Roman" w:hAnsi="Times New Roman" w:cs="Times New Roman"/>
          <w:sz w:val="24"/>
          <w:szCs w:val="24"/>
        </w:rPr>
        <w:lastRenderedPageBreak/>
        <w:t xml:space="preserve">diteliti, dinyatakan dalam bentuk variabel.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manualFormatting":"Arikunto (2010)","plainTextFormattedCitation":"(Arikunto, 2010)","previouslyFormattedCitation":"(Arikunto, 2010)"},"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Arikunto (2010)</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identifikasi masalah adalah suatu masalah untuk diteliti. </w:t>
      </w:r>
    </w:p>
    <w:p w14:paraId="05EE278A" w14:textId="30D92524" w:rsidR="00CF034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Berdasarakan latar belakang masalah di atas, agar menghindari kesalahan</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dalam penafsiran terhadap apa yang akan diteliti maka mengajukan identifikasi masalah sebagai berikut:</w:t>
      </w:r>
    </w:p>
    <w:p w14:paraId="3F49BACF" w14:textId="77777777" w:rsidR="00C531F6" w:rsidRPr="00B309B7" w:rsidRDefault="00CF0346">
      <w:pPr>
        <w:pStyle w:val="ListParagraph"/>
        <w:numPr>
          <w:ilvl w:val="0"/>
          <w:numId w:val="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rPr>
        <w:t>Terdapat siswa yang masih menunda-nunda dalam memulai dan menyelesaikan tugas yang diberikan guru</w:t>
      </w:r>
    </w:p>
    <w:p w14:paraId="56679F62" w14:textId="77777777" w:rsidR="00C531F6" w:rsidRPr="00B309B7" w:rsidRDefault="00CF0346">
      <w:pPr>
        <w:pStyle w:val="ListParagraph"/>
        <w:numPr>
          <w:ilvl w:val="0"/>
          <w:numId w:val="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rPr>
        <w:t>Terdapat siswa yang terlambat mengumpulkan tugas, bahkan meminta agar waktu pengumpulan diperpanjang.</w:t>
      </w:r>
    </w:p>
    <w:p w14:paraId="10A63553" w14:textId="77777777" w:rsidR="00C531F6" w:rsidRPr="00B309B7" w:rsidRDefault="00CF0346">
      <w:pPr>
        <w:pStyle w:val="ListParagraph"/>
        <w:numPr>
          <w:ilvl w:val="0"/>
          <w:numId w:val="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rPr>
        <w:t>Siswa yan membuat tugas asal-asalan dan ada beberapa orang siswa yang tugasnya sama</w:t>
      </w:r>
    </w:p>
    <w:p w14:paraId="2827A87A" w14:textId="664F70C5" w:rsidR="00CF0346" w:rsidRPr="00B309B7" w:rsidRDefault="00CF0346">
      <w:pPr>
        <w:pStyle w:val="ListParagraph"/>
        <w:numPr>
          <w:ilvl w:val="0"/>
          <w:numId w:val="4"/>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rPr>
        <w:t xml:space="preserve">Siswa yang terlambat hadir di kelas </w:t>
      </w:r>
      <w:r w:rsidR="001A0FA7" w:rsidRPr="00B309B7">
        <w:rPr>
          <w:rFonts w:ascii="Times New Roman" w:hAnsi="Times New Roman" w:cs="Times New Roman"/>
          <w:sz w:val="24"/>
          <w:szCs w:val="24"/>
        </w:rPr>
        <w:t>k</w:t>
      </w:r>
      <w:r w:rsidRPr="00B309B7">
        <w:rPr>
          <w:rFonts w:ascii="Times New Roman" w:hAnsi="Times New Roman" w:cs="Times New Roman"/>
          <w:sz w:val="24"/>
          <w:szCs w:val="24"/>
        </w:rPr>
        <w:t>etika Pelajaran sudah di mulai</w:t>
      </w:r>
    </w:p>
    <w:p w14:paraId="14770AEB" w14:textId="77777777" w:rsidR="00CF0346" w:rsidRPr="00B309B7" w:rsidRDefault="00CF0346" w:rsidP="00FE54BA">
      <w:pPr>
        <w:pStyle w:val="Heading2"/>
        <w:numPr>
          <w:ilvl w:val="1"/>
          <w:numId w:val="36"/>
        </w:numPr>
      </w:pPr>
      <w:bookmarkStart w:id="11" w:name="_Toc189607314"/>
      <w:bookmarkStart w:id="12" w:name="_Toc200499108"/>
      <w:r w:rsidRPr="00B309B7">
        <w:t>Batasan Masalah</w:t>
      </w:r>
      <w:bookmarkEnd w:id="11"/>
      <w:bookmarkEnd w:id="12"/>
    </w:p>
    <w:p w14:paraId="2855EA65" w14:textId="7728217B"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Nasution, U. H., &amp; Junaidi","given":"L. D.","non-dropping-particle":"","parse-names":false,"suffix":""}],"id":"ITEM-1","issued":{"date-parts":[["2024"]]},"publisher":"Serasi Media Teknologi.","title":"Metode penelitian.","type":"book"},"uris":["http://www.mendeley.com/documents/?uuid=7ee367af-ce46-4936-b549-8ff9b2deab4d"]}],"mendeley":{"formattedCitation":"(Nasution, U. H., &amp; Junaidi, 2024)","manualFormatting":"Nasution, U. H., &amp; Junaidi (2024)","plainTextFormattedCitation":"(Nasution, U. H., &amp; Junaidi, 2024)","previouslyFormattedCitation":"(Nasution, U. H., &amp; Junaidi, 2024)"},"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Pr="00B309B7">
        <w:rPr>
          <w:rFonts w:ascii="Times New Roman" w:hAnsi="Times New Roman" w:cs="Times New Roman"/>
          <w:noProof/>
          <w:sz w:val="24"/>
          <w:szCs w:val="24"/>
          <w:lang w:val="id-ID"/>
        </w:rPr>
        <w:t>Nasution, U. H., &amp; Junaidi (2024)</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lang w:val="id-ID"/>
        </w:rPr>
        <w:t xml:space="preserve"> masalah itu hendaknya tidak terlampau luas, tetapi cukup sempit dan terbatas untuk di telaah secara mendalam, dan sedangkan menurut </w:t>
      </w:r>
      <w:r w:rsidRPr="00B309B7">
        <w:rPr>
          <w:rFonts w:ascii="Times New Roman" w:hAnsi="Times New Roman" w:cs="Times New Roman"/>
          <w:sz w:val="24"/>
          <w:szCs w:val="24"/>
          <w:lang w:val="id-ID"/>
        </w:rPr>
        <w:fldChar w:fldCharType="begin" w:fldLock="1"/>
      </w:r>
      <w:r w:rsidR="00724B36" w:rsidRPr="00B309B7">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8"]]},"publisher":"IKAPI","publisher-place":"Bandung","title":"Metode Penelitian Kuantitatif Kualitatif dan R &amp; D","type":"book"},"uris":["http://www.mendeley.com/documents/?uuid=1c7c7b88-883d-4662-ab12-4d1a971377c2"]}],"mendeley":{"formattedCitation":"(Sugiyono, 2018)","manualFormatting":"Sugiyono (2020)","plainTextFormattedCitation":"(Sugiyono, 2018)","previouslyFormattedCitation":"(Sugiyono, 2018)"},"properties":{"noteIndex":0},"schema":"https://github.com/citation-style-language/schema/raw/master/csl-citation.json"}</w:instrText>
      </w:r>
      <w:r w:rsidRPr="00B309B7">
        <w:rPr>
          <w:rFonts w:ascii="Times New Roman" w:hAnsi="Times New Roman" w:cs="Times New Roman"/>
          <w:sz w:val="24"/>
          <w:szCs w:val="24"/>
          <w:lang w:val="id-ID"/>
        </w:rPr>
        <w:fldChar w:fldCharType="separate"/>
      </w:r>
      <w:r w:rsidRPr="00B309B7">
        <w:rPr>
          <w:rFonts w:ascii="Times New Roman" w:hAnsi="Times New Roman" w:cs="Times New Roman"/>
          <w:noProof/>
          <w:sz w:val="24"/>
          <w:szCs w:val="24"/>
          <w:lang w:val="id-ID"/>
        </w:rPr>
        <w:t>Sugiyono</w:t>
      </w:r>
      <w:r w:rsidRPr="00B309B7">
        <w:rPr>
          <w:rFonts w:ascii="Times New Roman" w:hAnsi="Times New Roman" w:cs="Times New Roman"/>
          <w:noProof/>
          <w:sz w:val="24"/>
          <w:szCs w:val="24"/>
        </w:rPr>
        <w:t xml:space="preserve"> (</w:t>
      </w:r>
      <w:r w:rsidRPr="00B309B7">
        <w:rPr>
          <w:rFonts w:ascii="Times New Roman" w:hAnsi="Times New Roman" w:cs="Times New Roman"/>
          <w:noProof/>
          <w:sz w:val="24"/>
          <w:szCs w:val="24"/>
          <w:lang w:val="id-ID"/>
        </w:rPr>
        <w:t>2020)</w:t>
      </w:r>
      <w:r w:rsidRPr="00B309B7">
        <w:rPr>
          <w:rFonts w:ascii="Times New Roman" w:hAnsi="Times New Roman" w:cs="Times New Roman"/>
          <w:sz w:val="24"/>
          <w:szCs w:val="24"/>
          <w:lang w:val="id-ID"/>
        </w:rPr>
        <w:fldChar w:fldCharType="end"/>
      </w:r>
      <w:r w:rsidRPr="00B309B7">
        <w:rPr>
          <w:rFonts w:ascii="Times New Roman" w:hAnsi="Times New Roman" w:cs="Times New Roman"/>
          <w:sz w:val="24"/>
          <w:szCs w:val="24"/>
        </w:rPr>
        <w:t xml:space="preserve"> </w:t>
      </w:r>
      <w:r w:rsidRPr="00B309B7">
        <w:rPr>
          <w:rFonts w:ascii="Times New Roman" w:hAnsi="Times New Roman" w:cs="Times New Roman"/>
          <w:sz w:val="24"/>
          <w:szCs w:val="24"/>
          <w:lang w:val="id-ID"/>
        </w:rPr>
        <w:t xml:space="preserve">bahwa batasan-batasan masalah adalah hubungan variabel satu dengan variabel yang lain </w:t>
      </w:r>
      <w:r w:rsidRPr="00B309B7">
        <w:rPr>
          <w:rFonts w:ascii="Times New Roman" w:hAnsi="Times New Roman" w:cs="Times New Roman"/>
          <w:sz w:val="24"/>
          <w:szCs w:val="24"/>
          <w:shd w:val="clear" w:color="auto" w:fill="FFFFFF"/>
        </w:rPr>
        <w:t xml:space="preserve">dapat dilakukan secara mendalam dengan memberi batasan dalam pnelitian. </w:t>
      </w:r>
      <w:r w:rsidRPr="00B309B7">
        <w:rPr>
          <w:rFonts w:ascii="Times New Roman" w:hAnsi="Times New Roman" w:cs="Times New Roman"/>
          <w:sz w:val="24"/>
          <w:szCs w:val="24"/>
        </w:rPr>
        <w:t xml:space="preserve">Dengan demikian masalah akan dibatasi menjadi lebih </w:t>
      </w:r>
      <w:proofErr w:type="gramStart"/>
      <w:r w:rsidRPr="00B309B7">
        <w:rPr>
          <w:rFonts w:ascii="Times New Roman" w:hAnsi="Times New Roman" w:cs="Times New Roman"/>
          <w:sz w:val="24"/>
          <w:szCs w:val="24"/>
        </w:rPr>
        <w:t>khusus  lebih</w:t>
      </w:r>
      <w:proofErr w:type="gramEnd"/>
      <w:r w:rsidRPr="00B309B7">
        <w:rPr>
          <w:rFonts w:ascii="Times New Roman" w:hAnsi="Times New Roman" w:cs="Times New Roman"/>
          <w:sz w:val="24"/>
          <w:szCs w:val="24"/>
        </w:rPr>
        <w:t xml:space="preserve"> sederhana dan gejalanya akan lebih mudah kita amati karena dengan pembatasan masalah maka seorang peneliti akan lebih fokus dan terarah sehingga tau kemana akan melangkah selanjutnya dan apa tindakan selanjutnya.</w:t>
      </w:r>
    </w:p>
    <w:p w14:paraId="5C846151" w14:textId="305FC299" w:rsidR="00295F13" w:rsidRPr="00B309B7" w:rsidRDefault="00CF0346" w:rsidP="00B953B3">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lastRenderedPageBreak/>
        <w:t xml:space="preserve">Untuk itu maka penelitian memberi batasan dimana akan dilakukan penelitian dan variabel apa saja yang di teliti berdasarkan batasan masalah inilah, </w:t>
      </w:r>
      <w:r w:rsidRPr="00B309B7">
        <w:rPr>
          <w:rFonts w:ascii="Times New Roman" w:hAnsi="Times New Roman" w:cs="Times New Roman"/>
          <w:sz w:val="24"/>
          <w:szCs w:val="24"/>
          <w:lang w:val="id-ID"/>
        </w:rPr>
        <w:t>“</w:t>
      </w:r>
      <w:r w:rsidRPr="00B309B7">
        <w:rPr>
          <w:rFonts w:ascii="Times New Roman" w:hAnsi="Times New Roman" w:cs="Times New Roman"/>
          <w:sz w:val="24"/>
          <w:szCs w:val="24"/>
        </w:rPr>
        <w:t xml:space="preserve">Hubungan teman sebaya dengan perilaku prokrastinasi akademik siswa kelas X </w:t>
      </w:r>
      <w:r w:rsidR="00F47DEA" w:rsidRPr="00B309B7">
        <w:rPr>
          <w:rFonts w:ascii="Times New Roman" w:hAnsi="Times New Roman" w:cs="Times New Roman"/>
          <w:sz w:val="24"/>
          <w:szCs w:val="24"/>
        </w:rPr>
        <w:t>SMA Negeri 1 Namorambe</w:t>
      </w:r>
      <w:r w:rsidRPr="00B309B7">
        <w:rPr>
          <w:rFonts w:ascii="Times New Roman" w:hAnsi="Times New Roman" w:cs="Times New Roman"/>
          <w:sz w:val="24"/>
          <w:szCs w:val="24"/>
        </w:rPr>
        <w:t xml:space="preserve">. </w:t>
      </w:r>
    </w:p>
    <w:p w14:paraId="21ED71D9" w14:textId="77777777" w:rsidR="00CF0346" w:rsidRPr="00B309B7" w:rsidRDefault="00CF0346" w:rsidP="00FE54BA">
      <w:pPr>
        <w:pStyle w:val="Heading2"/>
        <w:numPr>
          <w:ilvl w:val="1"/>
          <w:numId w:val="36"/>
        </w:numPr>
      </w:pPr>
      <w:bookmarkStart w:id="13" w:name="_Toc189607315"/>
      <w:bookmarkStart w:id="14" w:name="_Toc200499109"/>
      <w:r w:rsidRPr="00B309B7">
        <w:t>Rumusan Masalah</w:t>
      </w:r>
      <w:bookmarkEnd w:id="13"/>
      <w:bookmarkEnd w:id="14"/>
    </w:p>
    <w:p w14:paraId="4C74CCCF" w14:textId="332C043A" w:rsidR="00C531F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Rumusan masalah adalah pemikiran secara ilmiah diawali dari kesadaran akan adanya masalah yang dirumuskan dengan kalimat tanya yang digunakan untuk mengumpulkan data, menganalisis kemudian menyimpulkan Menurut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manualFormatting":"Arikunto (2010)","plainTextFormattedCitation":"(Arikunto, 2010)","previouslyFormattedCitation":"(Arikunto, 2010)"},"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Arikunto (2010)</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 xml:space="preserve"> agar penelitian dapat dilaksanakan sebaik-baiknya, maka peneliti harus merumuskan masalah sehingga jelas dari mana harus dimulai, kemana harus pergi dengan apa</w:t>
      </w:r>
      <w:r w:rsidR="00BE72C4" w:rsidRPr="00B309B7">
        <w:rPr>
          <w:rFonts w:ascii="Times New Roman" w:hAnsi="Times New Roman" w:cs="Times New Roman"/>
          <w:sz w:val="24"/>
          <w:szCs w:val="24"/>
        </w:rPr>
        <w:t>.</w:t>
      </w:r>
    </w:p>
    <w:p w14:paraId="74EF33FA" w14:textId="48494A04" w:rsidR="00CF0346" w:rsidRPr="00B309B7" w:rsidRDefault="00CF0346" w:rsidP="00C531F6">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lang w:val="id-ID"/>
        </w:rPr>
        <w:t>Berdasarkan batasan masalah yang telah di berikan, maka yang menjadi rumusan masalah dalam penelitian ini adalah: apakah ada</w:t>
      </w:r>
      <w:r w:rsidRPr="00B309B7">
        <w:rPr>
          <w:rFonts w:ascii="Times New Roman" w:hAnsi="Times New Roman" w:cs="Times New Roman"/>
          <w:sz w:val="24"/>
          <w:szCs w:val="24"/>
        </w:rPr>
        <w:t xml:space="preserve"> Hubungan teman sebaya dengan perilaku prokrastinasi akademik siswa kelas X </w:t>
      </w:r>
      <w:r w:rsidR="00F47DEA" w:rsidRPr="00B309B7">
        <w:rPr>
          <w:rFonts w:ascii="Times New Roman" w:hAnsi="Times New Roman" w:cs="Times New Roman"/>
          <w:sz w:val="24"/>
          <w:szCs w:val="24"/>
        </w:rPr>
        <w:t>SMA Negeri 1 Namorambe</w:t>
      </w:r>
      <w:r w:rsidR="001A0FA7" w:rsidRPr="00B309B7">
        <w:rPr>
          <w:rFonts w:ascii="Times New Roman" w:hAnsi="Times New Roman" w:cs="Times New Roman"/>
          <w:sz w:val="24"/>
          <w:szCs w:val="24"/>
          <w:lang w:val="id-ID"/>
        </w:rPr>
        <w:t>?</w:t>
      </w:r>
    </w:p>
    <w:p w14:paraId="17A9EE24" w14:textId="77777777" w:rsidR="00CF0346" w:rsidRPr="00B309B7" w:rsidRDefault="00CF0346" w:rsidP="00FE54BA">
      <w:pPr>
        <w:pStyle w:val="Heading2"/>
        <w:numPr>
          <w:ilvl w:val="1"/>
          <w:numId w:val="36"/>
        </w:numPr>
      </w:pPr>
      <w:bookmarkStart w:id="15" w:name="_Toc189607316"/>
      <w:bookmarkStart w:id="16" w:name="_Toc200499110"/>
      <w:r w:rsidRPr="00B309B7">
        <w:t>Tujuan Penelitian</w:t>
      </w:r>
      <w:bookmarkEnd w:id="15"/>
      <w:bookmarkEnd w:id="16"/>
    </w:p>
    <w:p w14:paraId="670FA76D" w14:textId="7BA5FE65" w:rsidR="000E40C8" w:rsidRPr="00B309B7" w:rsidRDefault="000E40C8" w:rsidP="00C531F6">
      <w:pPr>
        <w:spacing w:after="0" w:line="480" w:lineRule="auto"/>
        <w:ind w:firstLine="567"/>
        <w:jc w:val="both"/>
        <w:rPr>
          <w:rFonts w:ascii="Times New Roman" w:hAnsi="Times New Roman" w:cs="Times New Roman"/>
          <w:sz w:val="24"/>
          <w:szCs w:val="24"/>
          <w:lang w:val="id-ID"/>
        </w:rPr>
      </w:pPr>
      <w:r w:rsidRPr="00B309B7">
        <w:rPr>
          <w:rFonts w:ascii="Times New Roman" w:hAnsi="Times New Roman" w:cs="Times New Roman"/>
          <w:sz w:val="24"/>
          <w:szCs w:val="24"/>
        </w:rPr>
        <w:t xml:space="preserve">Tujuan penelitian adalah pernyataan yang menjelaskan apa yang ingin dicapai oleh peneliti melalui kegiatan penelitian tersebut. Tujuan ini menjadi arah dan fokus utama dalam pelaksanaan penelitian, mulai dari pengumpulan data, analisis, hingga penarikan </w:t>
      </w:r>
      <w:r w:rsidR="00707E58" w:rsidRPr="00B309B7">
        <w:rPr>
          <w:rFonts w:ascii="Times New Roman" w:hAnsi="Times New Roman" w:cs="Times New Roman"/>
          <w:sz w:val="24"/>
          <w:szCs w:val="24"/>
        </w:rPr>
        <w:t>k</w:t>
      </w:r>
      <w:r w:rsidRPr="00B309B7">
        <w:rPr>
          <w:rFonts w:ascii="Times New Roman" w:hAnsi="Times New Roman" w:cs="Times New Roman"/>
          <w:sz w:val="24"/>
          <w:szCs w:val="24"/>
        </w:rPr>
        <w:t xml:space="preserve">esimpulan </w:t>
      </w:r>
      <w:r w:rsidRPr="00B309B7">
        <w:rPr>
          <w:rFonts w:ascii="Times New Roman" w:hAnsi="Times New Roman" w:cs="Times New Roman"/>
          <w:sz w:val="24"/>
          <w:szCs w:val="24"/>
        </w:rPr>
        <w:fldChar w:fldCharType="begin" w:fldLock="1"/>
      </w:r>
      <w:r w:rsidR="00724B36" w:rsidRPr="00B309B7">
        <w:rPr>
          <w:rFonts w:ascii="Times New Roman" w:hAnsi="Times New Roman" w:cs="Times New Roman"/>
          <w:sz w:val="24"/>
          <w:szCs w:val="24"/>
        </w:rPr>
        <w:instrText>ADDIN CSL_CITATION {"citationItems":[{"id":"ITEM-1","itemData":{"author":[{"dropping-particle":"","family":"Achjar, K. A. H., Rusliyadi, M., Zaenurrosyid, A., Rumata, N. A., Nirwana, I., &amp; Abadi","given":"A.","non-dropping-particle":"","parse-names":false,"suffix":""}],"id":"ITEM-1","issued":{"date-parts":[["2023"]]},"publisher":"PT. Sonpedia Publishing Indonesia.","title":"Metode penelitian kualitatif: Panduan praktis untuk analisis data kualitatif dan studi kasus.","type":"book"},"uris":["http://www.mendeley.com/documents/?uuid=65f485d6-7f76-4713-ad29-3e174f2728f6"]}],"mendeley":{"formattedCitation":"(Achjar, K. A. H., Rusliyadi, M., Zaenurrosyid, A., Rumata, N. A., Nirwana, I., &amp; Abadi, 2023)","manualFormatting":"(Achjar, Rusliyadi, &amp; Abadi 2023)","plainTextFormattedCitation":"(Achjar, K. A. H., Rusliyadi, M., Zaenurrosyid, A., Rumata, N. A., Nirwana, I., &amp; Abadi, 2023)","previouslyFormattedCitation":"(Achjar, K. A. H., Rusliyadi, M., Zaenurrosyid, A., Rumata, N. A., Nirwana, I., &amp; Abadi, 2023)"},"properties":{"noteIndex":0},"schema":"https://github.com/citation-style-language/schema/raw/master/csl-citation.json"}</w:instrText>
      </w:r>
      <w:r w:rsidRPr="00B309B7">
        <w:rPr>
          <w:rFonts w:ascii="Times New Roman" w:hAnsi="Times New Roman" w:cs="Times New Roman"/>
          <w:sz w:val="24"/>
          <w:szCs w:val="24"/>
        </w:rPr>
        <w:fldChar w:fldCharType="separate"/>
      </w:r>
      <w:r w:rsidRPr="00B309B7">
        <w:rPr>
          <w:rFonts w:ascii="Times New Roman" w:hAnsi="Times New Roman" w:cs="Times New Roman"/>
          <w:noProof/>
          <w:sz w:val="24"/>
          <w:szCs w:val="24"/>
        </w:rPr>
        <w:t>(Achjar, Rusliyadi, &amp; Abadi 2023)</w:t>
      </w:r>
      <w:r w:rsidRPr="00B309B7">
        <w:rPr>
          <w:rFonts w:ascii="Times New Roman" w:hAnsi="Times New Roman" w:cs="Times New Roman"/>
          <w:sz w:val="24"/>
          <w:szCs w:val="24"/>
        </w:rPr>
        <w:fldChar w:fldCharType="end"/>
      </w:r>
      <w:r w:rsidRPr="00B309B7">
        <w:rPr>
          <w:rFonts w:ascii="Times New Roman" w:hAnsi="Times New Roman" w:cs="Times New Roman"/>
          <w:sz w:val="24"/>
          <w:szCs w:val="24"/>
        </w:rPr>
        <w:t>.</w:t>
      </w:r>
    </w:p>
    <w:p w14:paraId="6E301027" w14:textId="64B9258C" w:rsidR="00295F13" w:rsidRPr="00B953B3" w:rsidRDefault="00CF0346" w:rsidP="00B953B3">
      <w:pPr>
        <w:spacing w:after="0" w:line="480" w:lineRule="auto"/>
        <w:ind w:firstLine="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Tujuan dalam penelitian ini secara umum adalah untuk mendeskripsikan dan mengetahui</w:t>
      </w:r>
      <w:r w:rsidRPr="00B309B7">
        <w:rPr>
          <w:rFonts w:ascii="Times New Roman" w:hAnsi="Times New Roman" w:cs="Times New Roman"/>
          <w:sz w:val="24"/>
          <w:szCs w:val="24"/>
        </w:rPr>
        <w:t xml:space="preserve"> hubungan yang signifikan  teman sebaya dengan prilaku prokrastinasi siswa.</w:t>
      </w:r>
      <w:r w:rsidRPr="00B309B7">
        <w:rPr>
          <w:rFonts w:ascii="Times New Roman" w:hAnsi="Times New Roman" w:cs="Times New Roman"/>
          <w:sz w:val="24"/>
          <w:szCs w:val="24"/>
          <w:lang w:val="id-ID"/>
        </w:rPr>
        <w:t xml:space="preserve"> </w:t>
      </w:r>
      <w:r w:rsidRPr="00B309B7">
        <w:rPr>
          <w:rFonts w:ascii="Times New Roman" w:hAnsi="Times New Roman" w:cs="Times New Roman"/>
          <w:sz w:val="24"/>
          <w:szCs w:val="24"/>
        </w:rPr>
        <w:t>S</w:t>
      </w:r>
      <w:r w:rsidRPr="00B309B7">
        <w:rPr>
          <w:rFonts w:ascii="Times New Roman" w:hAnsi="Times New Roman" w:cs="Times New Roman"/>
          <w:sz w:val="24"/>
          <w:szCs w:val="24"/>
          <w:lang w:val="id-ID"/>
        </w:rPr>
        <w:t>ecara lebih khusus penelitian ini bertujuan untuk men</w:t>
      </w:r>
      <w:r w:rsidR="001A0FA7" w:rsidRPr="00B309B7">
        <w:rPr>
          <w:rFonts w:ascii="Times New Roman" w:hAnsi="Times New Roman" w:cs="Times New Roman"/>
          <w:sz w:val="24"/>
          <w:szCs w:val="24"/>
          <w:lang w:val="id-ID"/>
        </w:rPr>
        <w:t>getahui</w:t>
      </w:r>
      <w:r w:rsidRPr="00B309B7">
        <w:rPr>
          <w:rFonts w:ascii="Times New Roman" w:hAnsi="Times New Roman" w:cs="Times New Roman"/>
          <w:sz w:val="24"/>
          <w:szCs w:val="24"/>
          <w:lang w:val="id-ID"/>
        </w:rPr>
        <w:t xml:space="preserve"> apakah</w:t>
      </w:r>
      <w:r w:rsidRPr="00B309B7">
        <w:rPr>
          <w:rFonts w:ascii="Times New Roman" w:hAnsi="Times New Roman" w:cs="Times New Roman"/>
          <w:sz w:val="24"/>
          <w:szCs w:val="24"/>
        </w:rPr>
        <w:t xml:space="preserve"> </w:t>
      </w:r>
      <w:r w:rsidRPr="00B309B7">
        <w:rPr>
          <w:rFonts w:ascii="Times New Roman" w:hAnsi="Times New Roman" w:cs="Times New Roman"/>
          <w:sz w:val="24"/>
          <w:szCs w:val="24"/>
        </w:rPr>
        <w:lastRenderedPageBreak/>
        <w:t>hubungan teman sebaya memiliki hubungan positif terhadap perilaku prokrastinasi akademik siswa. Atau malah sebaliknya memiliki hubungan yang negative terhadap perilaku prokrastinasi akademik siswa</w:t>
      </w:r>
      <w:r w:rsidRPr="00B309B7">
        <w:rPr>
          <w:rFonts w:ascii="Times New Roman" w:hAnsi="Times New Roman" w:cs="Times New Roman"/>
          <w:sz w:val="24"/>
          <w:szCs w:val="24"/>
          <w:lang w:val="id-ID"/>
        </w:rPr>
        <w:t>.</w:t>
      </w:r>
    </w:p>
    <w:p w14:paraId="3D049CA3" w14:textId="77777777" w:rsidR="00CF0346" w:rsidRPr="00B309B7" w:rsidRDefault="00CF0346" w:rsidP="00FE54BA">
      <w:pPr>
        <w:pStyle w:val="Heading2"/>
        <w:numPr>
          <w:ilvl w:val="1"/>
          <w:numId w:val="36"/>
        </w:numPr>
      </w:pPr>
      <w:bookmarkStart w:id="17" w:name="_Toc189607317"/>
      <w:bookmarkStart w:id="18" w:name="_Toc200499111"/>
      <w:r w:rsidRPr="00B309B7">
        <w:t>Manfaat Penelitian</w:t>
      </w:r>
      <w:bookmarkEnd w:id="17"/>
      <w:bookmarkEnd w:id="18"/>
    </w:p>
    <w:p w14:paraId="7D74E654" w14:textId="50E2CA56" w:rsidR="00BE72C4" w:rsidRPr="00B309B7" w:rsidRDefault="00CF0346" w:rsidP="00B63C2F">
      <w:pPr>
        <w:spacing w:after="0" w:line="480" w:lineRule="auto"/>
        <w:ind w:firstLine="567"/>
        <w:jc w:val="both"/>
        <w:rPr>
          <w:rFonts w:ascii="Times New Roman" w:hAnsi="Times New Roman" w:cs="Times New Roman"/>
          <w:sz w:val="24"/>
          <w:szCs w:val="24"/>
          <w:lang w:val="en-US"/>
        </w:rPr>
      </w:pPr>
      <w:r w:rsidRPr="00B309B7">
        <w:rPr>
          <w:rFonts w:ascii="Times New Roman" w:hAnsi="Times New Roman" w:cs="Times New Roman"/>
          <w:sz w:val="24"/>
          <w:szCs w:val="24"/>
          <w:lang w:val="id-ID"/>
        </w:rPr>
        <w:t>Manfaat dari penelitian ini dikemukakan secara teoritis dan praktis yaitu sebagai berikut</w:t>
      </w:r>
    </w:p>
    <w:p w14:paraId="3130D151" w14:textId="77777777" w:rsidR="00CF0346" w:rsidRPr="00B309B7" w:rsidRDefault="00CF0346">
      <w:pPr>
        <w:pStyle w:val="ListParagraph"/>
        <w:numPr>
          <w:ilvl w:val="0"/>
          <w:numId w:val="5"/>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Manfaat Teoritis</w:t>
      </w:r>
    </w:p>
    <w:p w14:paraId="61FE59B1" w14:textId="77777777" w:rsidR="00B63C2F" w:rsidRPr="00B309B7" w:rsidRDefault="00CF0346">
      <w:pPr>
        <w:pStyle w:val="ListParagraph"/>
        <w:numPr>
          <w:ilvl w:val="0"/>
          <w:numId w:val="6"/>
        </w:numPr>
        <w:spacing w:after="0" w:line="480" w:lineRule="auto"/>
        <w:ind w:left="1134"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Sebagai sumbangan pemikiran dan khazanah ilmu pengetahuan dan intelektual bagi konselor dalam menyusun program bimbingan dan konseling di sekolah.</w:t>
      </w:r>
    </w:p>
    <w:p w14:paraId="67F85F2F" w14:textId="77777777" w:rsidR="00B63C2F" w:rsidRPr="00B309B7" w:rsidRDefault="00CF0346">
      <w:pPr>
        <w:pStyle w:val="ListParagraph"/>
        <w:numPr>
          <w:ilvl w:val="0"/>
          <w:numId w:val="6"/>
        </w:numPr>
        <w:spacing w:after="0" w:line="480" w:lineRule="auto"/>
        <w:ind w:left="1134"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Memperkaya khasanah keilmuan bagi mahasiswa program studi S1 Bimbingan dan Konseling Fakultas Ilmu Pendidikan Universitas Muslim Nusantara Al-Washliyah prokrastinasi pada siswa.</w:t>
      </w:r>
    </w:p>
    <w:p w14:paraId="752DECDF" w14:textId="035827B8" w:rsidR="00CF0346" w:rsidRPr="00B309B7" w:rsidRDefault="00CF0346">
      <w:pPr>
        <w:pStyle w:val="ListParagraph"/>
        <w:numPr>
          <w:ilvl w:val="0"/>
          <w:numId w:val="6"/>
        </w:numPr>
        <w:spacing w:after="0" w:line="480" w:lineRule="auto"/>
        <w:ind w:left="1134"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 xml:space="preserve">Hasil penelitian ini selanjutnya dapat menjadi dasar untuk penelitian lanjutan berkenaan dengan </w:t>
      </w:r>
      <w:r w:rsidRPr="00B309B7">
        <w:rPr>
          <w:rFonts w:ascii="Times New Roman" w:hAnsi="Times New Roman" w:cs="Times New Roman"/>
          <w:sz w:val="24"/>
          <w:szCs w:val="24"/>
        </w:rPr>
        <w:t>mengatasi tingginya prokrastinasi siswa</w:t>
      </w:r>
      <w:r w:rsidRPr="00B309B7">
        <w:rPr>
          <w:rFonts w:ascii="Times New Roman" w:hAnsi="Times New Roman" w:cs="Times New Roman"/>
          <w:sz w:val="24"/>
          <w:szCs w:val="24"/>
          <w:lang w:val="id-ID"/>
        </w:rPr>
        <w:t>.</w:t>
      </w:r>
    </w:p>
    <w:p w14:paraId="7DE51C32" w14:textId="253E02FB" w:rsidR="00CF0346" w:rsidRPr="00B309B7" w:rsidRDefault="00CF0346">
      <w:pPr>
        <w:pStyle w:val="ListParagraph"/>
        <w:numPr>
          <w:ilvl w:val="0"/>
          <w:numId w:val="5"/>
        </w:numPr>
        <w:spacing w:after="0" w:line="480" w:lineRule="auto"/>
        <w:ind w:left="567" w:hanging="567"/>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Manfaat Praktis</w:t>
      </w:r>
    </w:p>
    <w:p w14:paraId="20F35634" w14:textId="7FCE5050" w:rsidR="00B63C2F" w:rsidRPr="00B309B7" w:rsidRDefault="00CF0346">
      <w:pPr>
        <w:pStyle w:val="ListParagraph"/>
        <w:numPr>
          <w:ilvl w:val="0"/>
          <w:numId w:val="25"/>
        </w:numPr>
        <w:spacing w:after="0" w:line="480" w:lineRule="auto"/>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 xml:space="preserve">Kepala sekolah beserta staf di </w:t>
      </w:r>
      <w:r w:rsidR="00F47DEA" w:rsidRPr="00B309B7">
        <w:rPr>
          <w:rFonts w:ascii="Times New Roman" w:hAnsi="Times New Roman" w:cs="Times New Roman"/>
          <w:sz w:val="24"/>
          <w:szCs w:val="24"/>
          <w:lang w:val="id-ID"/>
        </w:rPr>
        <w:t>SMA Negeri 1 Namorambe</w:t>
      </w:r>
      <w:r w:rsidRPr="00B309B7">
        <w:rPr>
          <w:rFonts w:ascii="Times New Roman" w:hAnsi="Times New Roman" w:cs="Times New Roman"/>
          <w:sz w:val="24"/>
          <w:szCs w:val="24"/>
          <w:lang w:val="id-ID"/>
        </w:rPr>
        <w:t>, sebagai bahan masukan dalam membina dan memotivasi siswa untuk</w:t>
      </w:r>
      <w:r w:rsidRPr="00B309B7">
        <w:rPr>
          <w:rFonts w:ascii="Times New Roman" w:hAnsi="Times New Roman" w:cs="Times New Roman"/>
          <w:sz w:val="24"/>
          <w:szCs w:val="24"/>
        </w:rPr>
        <w:t xml:space="preserve"> mengatasi prokrastinasi</w:t>
      </w:r>
      <w:r w:rsidRPr="00B309B7">
        <w:rPr>
          <w:rFonts w:ascii="Times New Roman" w:hAnsi="Times New Roman" w:cs="Times New Roman"/>
          <w:i/>
          <w:iCs/>
          <w:sz w:val="24"/>
          <w:szCs w:val="24"/>
          <w:lang w:val="id-ID"/>
        </w:rPr>
        <w:t>.</w:t>
      </w:r>
      <w:r w:rsidR="00F81747" w:rsidRPr="00B309B7">
        <w:rPr>
          <w:rFonts w:ascii="Times New Roman" w:hAnsi="Times New Roman" w:cs="Times New Roman"/>
          <w:sz w:val="24"/>
          <w:szCs w:val="24"/>
          <w:lang w:val="id-ID"/>
        </w:rPr>
        <w:t xml:space="preserve"> </w:t>
      </w:r>
    </w:p>
    <w:p w14:paraId="090694CE" w14:textId="77777777" w:rsidR="00B63C2F" w:rsidRPr="00B309B7" w:rsidRDefault="00CF0346">
      <w:pPr>
        <w:pStyle w:val="ListParagraph"/>
        <w:numPr>
          <w:ilvl w:val="0"/>
          <w:numId w:val="25"/>
        </w:numPr>
        <w:spacing w:after="0" w:line="480" w:lineRule="auto"/>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Program studi bimbingan dan konseling khususnya Universitas Muslim Nusantara Al-Washliyah dalam rangka mempersiapkan konselor yang profesional terutama dalam pelayanan bidang pencegahan perilaku</w:t>
      </w:r>
      <w:r w:rsidRPr="00B309B7">
        <w:rPr>
          <w:rFonts w:ascii="Times New Roman" w:hAnsi="Times New Roman" w:cs="Times New Roman"/>
          <w:sz w:val="24"/>
          <w:szCs w:val="24"/>
        </w:rPr>
        <w:t xml:space="preserve"> prokrastinasi pada siswa</w:t>
      </w:r>
    </w:p>
    <w:p w14:paraId="22A29F6B" w14:textId="77777777" w:rsidR="00B63C2F" w:rsidRPr="00B309B7" w:rsidRDefault="00CF0346">
      <w:pPr>
        <w:pStyle w:val="ListParagraph"/>
        <w:numPr>
          <w:ilvl w:val="0"/>
          <w:numId w:val="25"/>
        </w:numPr>
        <w:spacing w:after="0" w:line="480" w:lineRule="auto"/>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lastRenderedPageBreak/>
        <w:t xml:space="preserve">Penulis dapat memperkaya pengetahuan dan pemahaman penulis tentang </w:t>
      </w:r>
      <w:r w:rsidRPr="00B309B7">
        <w:rPr>
          <w:rFonts w:ascii="Times New Roman" w:hAnsi="Times New Roman" w:cs="Times New Roman"/>
          <w:sz w:val="24"/>
          <w:szCs w:val="24"/>
        </w:rPr>
        <w:t>Mengatasi prokrastinasi siswa</w:t>
      </w:r>
    </w:p>
    <w:p w14:paraId="657B323F" w14:textId="7383CED4" w:rsidR="00CF0346" w:rsidRPr="00B309B7" w:rsidRDefault="00CF0346">
      <w:pPr>
        <w:pStyle w:val="ListParagraph"/>
        <w:numPr>
          <w:ilvl w:val="0"/>
          <w:numId w:val="25"/>
        </w:numPr>
        <w:spacing w:after="0" w:line="480" w:lineRule="auto"/>
        <w:jc w:val="both"/>
        <w:rPr>
          <w:rFonts w:ascii="Times New Roman" w:hAnsi="Times New Roman" w:cs="Times New Roman"/>
          <w:sz w:val="24"/>
          <w:szCs w:val="24"/>
          <w:lang w:val="id-ID"/>
        </w:rPr>
      </w:pPr>
      <w:r w:rsidRPr="00B309B7">
        <w:rPr>
          <w:rFonts w:ascii="Times New Roman" w:hAnsi="Times New Roman" w:cs="Times New Roman"/>
          <w:sz w:val="24"/>
          <w:szCs w:val="24"/>
          <w:lang w:val="id-ID"/>
        </w:rPr>
        <w:t>Peneliti lainnya, agar dapat dijadikan sebagai bahan kajian dasar untuk mengembangkan penelitian selanjutnya</w:t>
      </w:r>
    </w:p>
    <w:p w14:paraId="05D18D22" w14:textId="7387F713" w:rsidR="00F53E30" w:rsidRPr="00B309B7" w:rsidRDefault="00CF0346" w:rsidP="00FE54BA">
      <w:pPr>
        <w:pStyle w:val="Heading2"/>
        <w:numPr>
          <w:ilvl w:val="1"/>
          <w:numId w:val="36"/>
        </w:numPr>
      </w:pPr>
      <w:bookmarkStart w:id="19" w:name="_Toc189607318"/>
      <w:bookmarkStart w:id="20" w:name="_Toc200499112"/>
      <w:r w:rsidRPr="00B309B7">
        <w:t>Anggapan Dasar</w:t>
      </w:r>
      <w:bookmarkEnd w:id="19"/>
      <w:bookmarkEnd w:id="20"/>
    </w:p>
    <w:p w14:paraId="45692F41"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Menurut Arikunto (2010), anggapan dasar atau postulat merupakan titik tolak pemikiran yang diterima kebenarannya oleh penyelidik sebagai dasar dalam melakukan penelitian. Ia menambahkan bahwa setiap penyelidik dapat merumuskan postulat yang berbeda, tergantung pada sudut pandang dan keyakinan ilmiahnya. Seorang peneliti mungkin meragukan sebuah anggapan dasar yang oleh peneliti lain justru dianggap sebagai kebenaran. Sementara itu, Al-Washliyah, Muslim Nusantara Medan (2024), menyatakan bahwa anggapan dasar adalah asumsi-asumsi yang diterima kebenarannya secara umum (makro), dan menjadi landasan dalam menyusun hipotesis serta seluruh proses penelitian. Dengan kata lain, anggapan dasar, hipotesis, dan perumusan masalah adalah tiga unsur yang saling berkaitan dan mendasari arah serta fokus penelitian.</w:t>
      </w:r>
    </w:p>
    <w:p w14:paraId="6F469A44" w14:textId="77777777" w:rsidR="00F53E30" w:rsidRPr="00B309B7" w:rsidRDefault="00F53E30" w:rsidP="00F53E30">
      <w:pPr>
        <w:spacing w:after="0" w:line="480" w:lineRule="auto"/>
        <w:ind w:firstLine="567"/>
        <w:jc w:val="both"/>
        <w:rPr>
          <w:rFonts w:ascii="Times New Roman" w:hAnsi="Times New Roman" w:cs="Times New Roman"/>
          <w:sz w:val="24"/>
          <w:szCs w:val="24"/>
        </w:rPr>
      </w:pPr>
      <w:r w:rsidRPr="00B309B7">
        <w:rPr>
          <w:rFonts w:ascii="Times New Roman" w:hAnsi="Times New Roman" w:cs="Times New Roman"/>
          <w:sz w:val="24"/>
          <w:szCs w:val="24"/>
        </w:rPr>
        <w:t xml:space="preserve">Berdasarkan pemahaman tersebut, peneliti dalam penelitian ini menetapkan anggapan dasar bahwa hubungan antara teman sebaya dengan perilaku prokrastinasi akademik siswa memiliki pengaruh yang signifikan. Dalam konteks ini, peneliti meyakini bahwa interaksi sosial dengan teman sebaya dapat memengaruhi pola perilaku siswa dalam menyelesaikan tugas-tugas akademik. Siswa yang berada dalam lingkungan pertemanan yang mendukung dan memiliki etos belajar yang baik cenderung lebih teratur dan bertanggung jawab dalam </w:t>
      </w:r>
      <w:r w:rsidRPr="00B309B7">
        <w:rPr>
          <w:rFonts w:ascii="Times New Roman" w:hAnsi="Times New Roman" w:cs="Times New Roman"/>
          <w:sz w:val="24"/>
          <w:szCs w:val="24"/>
        </w:rPr>
        <w:lastRenderedPageBreak/>
        <w:t>menyelesaikan kewajiban akademiknya. Sebaliknya, jika siswa berada dalam kelompok teman sebaya yang memiliki kecenderungan menunda-nunda, maka kemungkinan besar ia akan terdorong untuk melakukan hal serupa. Oleh karena itu, penelitian ini difokuskan untuk mengkaji secara empiris sejauh mana hubungan antara teman sebaya dengan perilaku prokrastinasi akademik yang muncul di kalangan siswa.</w:t>
      </w:r>
    </w:p>
    <w:p w14:paraId="44A6270C" w14:textId="629DE181" w:rsidR="00CF0346" w:rsidRPr="00B309B7" w:rsidRDefault="00CF0346" w:rsidP="00B63C2F">
      <w:pPr>
        <w:spacing w:after="0" w:line="480" w:lineRule="auto"/>
        <w:ind w:firstLine="567"/>
        <w:jc w:val="both"/>
        <w:rPr>
          <w:rFonts w:ascii="Times New Roman" w:hAnsi="Times New Roman" w:cs="Times New Roman"/>
          <w:sz w:val="24"/>
          <w:szCs w:val="24"/>
        </w:rPr>
      </w:pPr>
    </w:p>
    <w:sectPr w:rsidR="00CF0346" w:rsidRPr="00B309B7" w:rsidSect="0000476A">
      <w:headerReference w:type="even" r:id="rId12"/>
      <w:headerReference w:type="default" r:id="rId13"/>
      <w:footerReference w:type="default" r:id="rId14"/>
      <w:headerReference w:type="first" r:id="rId15"/>
      <w:footerReference w:type="first" r:id="rId16"/>
      <w:pgSz w:w="11906" w:h="16838" w:code="9"/>
      <w:pgMar w:top="2268" w:right="1701" w:bottom="1701" w:left="2268" w:header="720" w:footer="720" w:gutter="0"/>
      <w:pgNumType w:start="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4F6BD4" w14:textId="77777777" w:rsidR="00A122CB" w:rsidRDefault="00A122CB" w:rsidP="00723001">
      <w:pPr>
        <w:spacing w:after="0" w:line="240" w:lineRule="auto"/>
      </w:pPr>
      <w:r>
        <w:separator/>
      </w:r>
    </w:p>
  </w:endnote>
  <w:endnote w:type="continuationSeparator" w:id="0">
    <w:p w14:paraId="31FA432E" w14:textId="77777777" w:rsidR="00A122CB" w:rsidRDefault="00A122CB" w:rsidP="00723001">
      <w:pPr>
        <w:spacing w:after="0" w:line="240" w:lineRule="auto"/>
      </w:pPr>
      <w:r>
        <w:continuationSeparator/>
      </w:r>
    </w:p>
  </w:endnote>
  <w:endnote w:type="continuationNotice" w:id="1">
    <w:p w14:paraId="5A69B712" w14:textId="77777777" w:rsidR="00A122CB" w:rsidRDefault="00A122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1013904"/>
      <w:docPartObj>
        <w:docPartGallery w:val="Page Numbers (Bottom of Page)"/>
        <w:docPartUnique/>
      </w:docPartObj>
    </w:sdtPr>
    <w:sdtEndPr>
      <w:rPr>
        <w:noProof/>
      </w:rPr>
    </w:sdtEndPr>
    <w:sdtContent>
      <w:p w14:paraId="263B4B4F" w14:textId="77777777" w:rsidR="004A24F5" w:rsidRDefault="004A24F5">
        <w:pPr>
          <w:pStyle w:val="Footer"/>
          <w:jc w:val="center"/>
        </w:pPr>
        <w:r>
          <w:fldChar w:fldCharType="begin"/>
        </w:r>
        <w:r>
          <w:instrText xml:space="preserve"> PAGE   \* MERGEFORMAT </w:instrText>
        </w:r>
        <w:r>
          <w:fldChar w:fldCharType="separate"/>
        </w:r>
        <w:r w:rsidR="0084086B">
          <w:rPr>
            <w:noProof/>
          </w:rPr>
          <w:t>1</w:t>
        </w:r>
        <w:r>
          <w:rPr>
            <w:noProof/>
          </w:rPr>
          <w:fldChar w:fldCharType="end"/>
        </w:r>
      </w:p>
    </w:sdtContent>
  </w:sdt>
  <w:p w14:paraId="4BC4CBB9" w14:textId="77777777" w:rsidR="004A24F5" w:rsidRDefault="004A24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EA14C" w14:textId="77777777" w:rsidR="00FF4829" w:rsidRDefault="00FF4829" w:rsidP="000E0A3C">
    <w:pPr>
      <w:pStyle w:val="Footer"/>
    </w:pPr>
  </w:p>
  <w:p w14:paraId="6B6EBD4B" w14:textId="77777777" w:rsidR="00FF4829" w:rsidRDefault="00FF48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960783"/>
      <w:docPartObj>
        <w:docPartGallery w:val="Page Numbers (Bottom of Page)"/>
        <w:docPartUnique/>
      </w:docPartObj>
    </w:sdtPr>
    <w:sdtEndPr>
      <w:rPr>
        <w:noProof/>
      </w:rPr>
    </w:sdtEndPr>
    <w:sdtContent>
      <w:p w14:paraId="0618DD75" w14:textId="77777777" w:rsidR="00FF4829" w:rsidRDefault="00FF4829">
        <w:pPr>
          <w:pStyle w:val="Footer"/>
          <w:jc w:val="center"/>
        </w:pPr>
        <w:r>
          <w:fldChar w:fldCharType="begin"/>
        </w:r>
        <w:r>
          <w:instrText xml:space="preserve"> PAGE   \* MERGEFORMAT </w:instrText>
        </w:r>
        <w:r>
          <w:fldChar w:fldCharType="separate"/>
        </w:r>
        <w:r w:rsidR="0084086B">
          <w:rPr>
            <w:noProof/>
          </w:rPr>
          <w:t>2</w:t>
        </w:r>
        <w:r>
          <w:rPr>
            <w:noProof/>
          </w:rPr>
          <w:fldChar w:fldCharType="end"/>
        </w:r>
      </w:p>
    </w:sdtContent>
  </w:sdt>
  <w:p w14:paraId="02F496E4" w14:textId="77777777" w:rsidR="00FF4829" w:rsidRDefault="00FF48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DD47C2" w14:textId="77777777" w:rsidR="00A122CB" w:rsidRDefault="00A122CB" w:rsidP="00723001">
      <w:pPr>
        <w:spacing w:after="0" w:line="240" w:lineRule="auto"/>
      </w:pPr>
      <w:r>
        <w:separator/>
      </w:r>
    </w:p>
  </w:footnote>
  <w:footnote w:type="continuationSeparator" w:id="0">
    <w:p w14:paraId="4E5A83F1" w14:textId="77777777" w:rsidR="00A122CB" w:rsidRDefault="00A122CB" w:rsidP="00723001">
      <w:pPr>
        <w:spacing w:after="0" w:line="240" w:lineRule="auto"/>
      </w:pPr>
      <w:r>
        <w:continuationSeparator/>
      </w:r>
    </w:p>
  </w:footnote>
  <w:footnote w:type="continuationNotice" w:id="1">
    <w:p w14:paraId="57D2A76B" w14:textId="77777777" w:rsidR="00A122CB" w:rsidRDefault="00A122C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4FE89" w14:textId="5DB76DA1" w:rsidR="001B5F49" w:rsidRDefault="00A122CB">
    <w:pPr>
      <w:pStyle w:val="Header"/>
    </w:pPr>
    <w:r>
      <w:rPr>
        <w:noProof/>
        <w14:ligatures w14:val="standardContextual"/>
      </w:rPr>
      <w:pict w14:anchorId="60F5A7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2" o:spid="_x0000_s2086" type="#_x0000_t75" style="position:absolute;margin-left:0;margin-top:0;width:337.5pt;height:333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68D55" w14:textId="4B384B9F" w:rsidR="001B5F49" w:rsidRDefault="00A122CB">
    <w:pPr>
      <w:pStyle w:val="Header"/>
    </w:pPr>
    <w:r>
      <w:rPr>
        <w:noProof/>
        <w14:ligatures w14:val="standardContextual"/>
      </w:rPr>
      <w:pict w14:anchorId="49B9FD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3" o:spid="_x0000_s2087" type="#_x0000_t75" style="position:absolute;margin-left:0;margin-top:0;width:337.5pt;height:333pt;z-index:-2516439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164E2" w14:textId="333FC3D3" w:rsidR="001B5F49" w:rsidRDefault="00A122CB">
    <w:pPr>
      <w:pStyle w:val="Header"/>
    </w:pPr>
    <w:r>
      <w:rPr>
        <w:noProof/>
        <w14:ligatures w14:val="standardContextual"/>
      </w:rPr>
      <w:pict w14:anchorId="304838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71" o:spid="_x0000_s2085" type="#_x0000_t75" style="position:absolute;margin-left:0;margin-top:0;width:337.5pt;height:333pt;z-index:-25164595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49080" w14:textId="02F87710" w:rsidR="00FF4829" w:rsidRDefault="00A122CB">
    <w:pPr>
      <w:pStyle w:val="Header"/>
    </w:pPr>
    <w:r>
      <w:rPr>
        <w:noProof/>
        <w14:ligatures w14:val="standardContextual"/>
      </w:rPr>
      <w:pict w14:anchorId="10FC5E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0" o:spid="_x0000_s2104" type="#_x0000_t75" style="position:absolute;margin-left:0;margin-top:0;width:337.5pt;height:333pt;z-index:-2516264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A673B" w14:textId="3CBB9B3A" w:rsidR="00FF4829" w:rsidRDefault="00A122CB">
    <w:pPr>
      <w:pStyle w:val="Header"/>
      <w:jc w:val="right"/>
    </w:pPr>
    <w:r>
      <w:rPr>
        <w:noProof/>
        <w14:ligatures w14:val="standardContextual"/>
      </w:rPr>
      <w:pict w14:anchorId="043EE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91" o:spid="_x0000_s2105" type="#_x0000_t75" style="position:absolute;left:0;text-align:left;margin-left:0;margin-top:0;width:337.5pt;height:333pt;z-index:-251625472;mso-position-horizontal:center;mso-position-horizontal-relative:margin;mso-position-vertical:center;mso-position-vertical-relative:margin" o:allowincell="f">
          <v:imagedata r:id="rId1" o:title="umn-300x296" gain="19661f" blacklevel="22938f"/>
          <w10:wrap anchorx="margin" anchory="margin"/>
        </v:shape>
      </w:pict>
    </w:r>
  </w:p>
  <w:p w14:paraId="76A711C8" w14:textId="77777777" w:rsidR="00FF4829" w:rsidRDefault="00FF482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3D7D9" w14:textId="31DA8F28" w:rsidR="00FF4829" w:rsidRDefault="00A122CB">
    <w:pPr>
      <w:pStyle w:val="Header"/>
    </w:pPr>
    <w:r>
      <w:rPr>
        <w:noProof/>
        <w14:ligatures w14:val="standardContextual"/>
      </w:rPr>
      <w:pict w14:anchorId="28B2D0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889" o:spid="_x0000_s2103" type="#_x0000_t75" style="position:absolute;margin-left:0;margin-top:0;width:337.5pt;height:333pt;z-index:-251627520;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80406"/>
    <w:multiLevelType w:val="hybridMultilevel"/>
    <w:tmpl w:val="04604E3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427B8E"/>
    <w:multiLevelType w:val="hybridMultilevel"/>
    <w:tmpl w:val="A2F61E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50166"/>
    <w:multiLevelType w:val="multilevel"/>
    <w:tmpl w:val="379E043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8F006E"/>
    <w:multiLevelType w:val="multilevel"/>
    <w:tmpl w:val="C76AD9B4"/>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05DC6E84"/>
    <w:multiLevelType w:val="multilevel"/>
    <w:tmpl w:val="2D242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7208F1"/>
    <w:multiLevelType w:val="multilevel"/>
    <w:tmpl w:val="44CEEC86"/>
    <w:lvl w:ilvl="0">
      <w:start w:val="1"/>
      <w:numFmt w:val="decimal"/>
      <w:lvlText w:val="%1."/>
      <w:lvlJc w:val="left"/>
      <w:pPr>
        <w:ind w:left="360" w:hanging="360"/>
      </w:pPr>
    </w:lvl>
    <w:lvl w:ilvl="1">
      <w:start w:val="1"/>
      <w:numFmt w:val="decimal"/>
      <w:isLgl/>
      <w:lvlText w:val="%1.%2."/>
      <w:lvlJc w:val="left"/>
      <w:pPr>
        <w:ind w:left="2907" w:hanging="360"/>
      </w:pPr>
      <w:rPr>
        <w:rFonts w:hint="default"/>
      </w:rPr>
    </w:lvl>
    <w:lvl w:ilvl="2">
      <w:start w:val="1"/>
      <w:numFmt w:val="decimal"/>
      <w:isLgl/>
      <w:lvlText w:val="%1.%2.%3."/>
      <w:lvlJc w:val="left"/>
      <w:pPr>
        <w:ind w:left="5814" w:hanging="720"/>
      </w:pPr>
      <w:rPr>
        <w:rFonts w:hint="default"/>
      </w:rPr>
    </w:lvl>
    <w:lvl w:ilvl="3">
      <w:start w:val="1"/>
      <w:numFmt w:val="decimal"/>
      <w:isLgl/>
      <w:lvlText w:val="%1.%2.%3.%4."/>
      <w:lvlJc w:val="left"/>
      <w:pPr>
        <w:ind w:left="8361" w:hanging="720"/>
      </w:pPr>
      <w:rPr>
        <w:rFonts w:hint="default"/>
      </w:rPr>
    </w:lvl>
    <w:lvl w:ilvl="4">
      <w:start w:val="1"/>
      <w:numFmt w:val="decimal"/>
      <w:isLgl/>
      <w:lvlText w:val="%1.%2.%3.%4.%5."/>
      <w:lvlJc w:val="left"/>
      <w:pPr>
        <w:ind w:left="11268" w:hanging="1080"/>
      </w:pPr>
      <w:rPr>
        <w:rFonts w:hint="default"/>
      </w:rPr>
    </w:lvl>
    <w:lvl w:ilvl="5">
      <w:start w:val="1"/>
      <w:numFmt w:val="decimal"/>
      <w:isLgl/>
      <w:lvlText w:val="%1.%2.%3.%4.%5.%6."/>
      <w:lvlJc w:val="left"/>
      <w:pPr>
        <w:ind w:left="13815" w:hanging="1080"/>
      </w:pPr>
      <w:rPr>
        <w:rFonts w:hint="default"/>
      </w:rPr>
    </w:lvl>
    <w:lvl w:ilvl="6">
      <w:start w:val="1"/>
      <w:numFmt w:val="decimal"/>
      <w:isLgl/>
      <w:lvlText w:val="%1.%2.%3.%4.%5.%6.%7."/>
      <w:lvlJc w:val="left"/>
      <w:pPr>
        <w:ind w:left="16722" w:hanging="1440"/>
      </w:pPr>
      <w:rPr>
        <w:rFonts w:hint="default"/>
      </w:rPr>
    </w:lvl>
    <w:lvl w:ilvl="7">
      <w:start w:val="1"/>
      <w:numFmt w:val="decimal"/>
      <w:isLgl/>
      <w:lvlText w:val="%1.%2.%3.%4.%5.%6.%7.%8."/>
      <w:lvlJc w:val="left"/>
      <w:pPr>
        <w:ind w:left="19269" w:hanging="1440"/>
      </w:pPr>
      <w:rPr>
        <w:rFonts w:hint="default"/>
      </w:rPr>
    </w:lvl>
    <w:lvl w:ilvl="8">
      <w:start w:val="1"/>
      <w:numFmt w:val="decimal"/>
      <w:isLgl/>
      <w:lvlText w:val="%1.%2.%3.%4.%5.%6.%7.%8.%9."/>
      <w:lvlJc w:val="left"/>
      <w:pPr>
        <w:ind w:left="22176" w:hanging="1800"/>
      </w:pPr>
      <w:rPr>
        <w:rFonts w:hint="default"/>
      </w:rPr>
    </w:lvl>
  </w:abstractNum>
  <w:abstractNum w:abstractNumId="6">
    <w:nsid w:val="0DD250DF"/>
    <w:multiLevelType w:val="hybridMultilevel"/>
    <w:tmpl w:val="A5C0377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04629F"/>
    <w:multiLevelType w:val="multilevel"/>
    <w:tmpl w:val="88B87EE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AD064FE"/>
    <w:multiLevelType w:val="hybridMultilevel"/>
    <w:tmpl w:val="6EE4AC1E"/>
    <w:lvl w:ilvl="0" w:tplc="A64C28A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2D22FB"/>
    <w:multiLevelType w:val="hybridMultilevel"/>
    <w:tmpl w:val="CA80039A"/>
    <w:lvl w:ilvl="0" w:tplc="88BE8BFE">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E31C9"/>
    <w:multiLevelType w:val="hybridMultilevel"/>
    <w:tmpl w:val="65447200"/>
    <w:lvl w:ilvl="0" w:tplc="0421000B">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hint="default"/>
      </w:rPr>
    </w:lvl>
    <w:lvl w:ilvl="8" w:tplc="04210005">
      <w:start w:val="1"/>
      <w:numFmt w:val="bullet"/>
      <w:lvlText w:val=""/>
      <w:lvlJc w:val="left"/>
      <w:pPr>
        <w:ind w:left="6480" w:hanging="360"/>
      </w:pPr>
      <w:rPr>
        <w:rFonts w:ascii="Wingdings" w:hAnsi="Wingdings" w:hint="default"/>
      </w:rPr>
    </w:lvl>
  </w:abstractNum>
  <w:abstractNum w:abstractNumId="11">
    <w:nsid w:val="23DD1C06"/>
    <w:multiLevelType w:val="hybridMultilevel"/>
    <w:tmpl w:val="A8BA53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1E4A37"/>
    <w:multiLevelType w:val="hybridMultilevel"/>
    <w:tmpl w:val="97B8D3B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A3EE4E0">
      <w:start w:val="1"/>
      <w:numFmt w:val="upperLetter"/>
      <w:lvlText w:val="%4."/>
      <w:lvlJc w:val="left"/>
      <w:pPr>
        <w:ind w:left="2880" w:hanging="360"/>
      </w:pPr>
      <w:rPr>
        <w:rFonts w:hint="default"/>
      </w:rPr>
    </w:lvl>
    <w:lvl w:ilvl="4" w:tplc="D458C26C">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1112A"/>
    <w:multiLevelType w:val="hybridMultilevel"/>
    <w:tmpl w:val="FF4CA0AC"/>
    <w:lvl w:ilvl="0" w:tplc="838C2304">
      <w:start w:val="1"/>
      <w:numFmt w:val="decimal"/>
      <w:lvlText w:val="%1."/>
      <w:lvlJc w:val="left"/>
      <w:pPr>
        <w:ind w:left="720" w:hanging="360"/>
      </w:pPr>
      <w:rPr>
        <w:rFonts w:ascii="Times New Roman" w:eastAsiaTheme="minorHAnsi" w:hAnsi="Times New Roman" w:cs="Times New Roman"/>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F2C6D07"/>
    <w:multiLevelType w:val="hybridMultilevel"/>
    <w:tmpl w:val="61DE1384"/>
    <w:lvl w:ilvl="0" w:tplc="6380A070">
      <w:start w:val="1"/>
      <w:numFmt w:val="decimal"/>
      <w:lvlText w:val="%1)"/>
      <w:lvlJc w:val="left"/>
      <w:pPr>
        <w:ind w:left="1440" w:hanging="360"/>
      </w:pPr>
      <w:rPr>
        <w:rFonts w:hint="default"/>
      </w:rPr>
    </w:lvl>
    <w:lvl w:ilvl="1" w:tplc="EC1800D8">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2FB155D8"/>
    <w:multiLevelType w:val="hybridMultilevel"/>
    <w:tmpl w:val="12940238"/>
    <w:lvl w:ilvl="0" w:tplc="3809000F">
      <w:start w:val="1"/>
      <w:numFmt w:val="decimal"/>
      <w:lvlText w:val="%1."/>
      <w:lvlJc w:val="left"/>
      <w:pPr>
        <w:ind w:left="1287" w:hanging="360"/>
      </w:pPr>
      <w:rPr>
        <w:rFonts w:hint="default"/>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
    <w:nsid w:val="3A575D09"/>
    <w:multiLevelType w:val="hybridMultilevel"/>
    <w:tmpl w:val="3822CB20"/>
    <w:lvl w:ilvl="0" w:tplc="3809000F">
      <w:start w:val="1"/>
      <w:numFmt w:val="decimal"/>
      <w:lvlText w:val="%1."/>
      <w:lvlJc w:val="left"/>
      <w:pPr>
        <w:ind w:left="1529" w:hanging="360"/>
      </w:pPr>
    </w:lvl>
    <w:lvl w:ilvl="1" w:tplc="38090019" w:tentative="1">
      <w:start w:val="1"/>
      <w:numFmt w:val="lowerLetter"/>
      <w:lvlText w:val="%2."/>
      <w:lvlJc w:val="left"/>
      <w:pPr>
        <w:ind w:left="2249" w:hanging="360"/>
      </w:pPr>
    </w:lvl>
    <w:lvl w:ilvl="2" w:tplc="3809001B" w:tentative="1">
      <w:start w:val="1"/>
      <w:numFmt w:val="lowerRoman"/>
      <w:lvlText w:val="%3."/>
      <w:lvlJc w:val="right"/>
      <w:pPr>
        <w:ind w:left="2969" w:hanging="180"/>
      </w:pPr>
    </w:lvl>
    <w:lvl w:ilvl="3" w:tplc="3809000F" w:tentative="1">
      <w:start w:val="1"/>
      <w:numFmt w:val="decimal"/>
      <w:lvlText w:val="%4."/>
      <w:lvlJc w:val="left"/>
      <w:pPr>
        <w:ind w:left="3689" w:hanging="360"/>
      </w:pPr>
    </w:lvl>
    <w:lvl w:ilvl="4" w:tplc="38090019" w:tentative="1">
      <w:start w:val="1"/>
      <w:numFmt w:val="lowerLetter"/>
      <w:lvlText w:val="%5."/>
      <w:lvlJc w:val="left"/>
      <w:pPr>
        <w:ind w:left="4409" w:hanging="360"/>
      </w:pPr>
    </w:lvl>
    <w:lvl w:ilvl="5" w:tplc="3809001B" w:tentative="1">
      <w:start w:val="1"/>
      <w:numFmt w:val="lowerRoman"/>
      <w:lvlText w:val="%6."/>
      <w:lvlJc w:val="right"/>
      <w:pPr>
        <w:ind w:left="5129" w:hanging="180"/>
      </w:pPr>
    </w:lvl>
    <w:lvl w:ilvl="6" w:tplc="3809000F" w:tentative="1">
      <w:start w:val="1"/>
      <w:numFmt w:val="decimal"/>
      <w:lvlText w:val="%7."/>
      <w:lvlJc w:val="left"/>
      <w:pPr>
        <w:ind w:left="5849" w:hanging="360"/>
      </w:pPr>
    </w:lvl>
    <w:lvl w:ilvl="7" w:tplc="38090019" w:tentative="1">
      <w:start w:val="1"/>
      <w:numFmt w:val="lowerLetter"/>
      <w:lvlText w:val="%8."/>
      <w:lvlJc w:val="left"/>
      <w:pPr>
        <w:ind w:left="6569" w:hanging="360"/>
      </w:pPr>
    </w:lvl>
    <w:lvl w:ilvl="8" w:tplc="3809001B" w:tentative="1">
      <w:start w:val="1"/>
      <w:numFmt w:val="lowerRoman"/>
      <w:lvlText w:val="%9."/>
      <w:lvlJc w:val="right"/>
      <w:pPr>
        <w:ind w:left="7289" w:hanging="180"/>
      </w:pPr>
    </w:lvl>
  </w:abstractNum>
  <w:abstractNum w:abstractNumId="17">
    <w:nsid w:val="3C750A3F"/>
    <w:multiLevelType w:val="hybridMultilevel"/>
    <w:tmpl w:val="87A65D0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F0B3CA4"/>
    <w:multiLevelType w:val="hybridMultilevel"/>
    <w:tmpl w:val="2E7E044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1714495"/>
    <w:multiLevelType w:val="multilevel"/>
    <w:tmpl w:val="A9C4407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43EE333C"/>
    <w:multiLevelType w:val="hybridMultilevel"/>
    <w:tmpl w:val="169C9B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45BC7C8D"/>
    <w:multiLevelType w:val="multilevel"/>
    <w:tmpl w:val="A6CA445E"/>
    <w:styleLink w:val="CurrentList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3">
    <w:nsid w:val="4AB971FB"/>
    <w:multiLevelType w:val="hybridMultilevel"/>
    <w:tmpl w:val="D06ECB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DFA4532"/>
    <w:multiLevelType w:val="multilevel"/>
    <w:tmpl w:val="6AA6DE22"/>
    <w:lvl w:ilvl="0">
      <w:start w:val="1"/>
      <w:numFmt w:val="decimal"/>
      <w:lvlText w:val="%1."/>
      <w:lvlJc w:val="left"/>
      <w:pPr>
        <w:ind w:left="720" w:hanging="360"/>
      </w:pPr>
    </w:lvl>
    <w:lvl w:ilvl="1">
      <w:start w:val="1"/>
      <w:numFmt w:val="decimal"/>
      <w:pStyle w:val="Heading2"/>
      <w:isLgl/>
      <w:lvlText w:val="%1.%2"/>
      <w:lvlJc w:val="left"/>
      <w:pPr>
        <w:ind w:left="927" w:hanging="360"/>
      </w:pPr>
      <w:rPr>
        <w:rFonts w:hint="default"/>
      </w:rPr>
    </w:lvl>
    <w:lvl w:ilvl="2">
      <w:start w:val="1"/>
      <w:numFmt w:val="decimal"/>
      <w:pStyle w:val="Heading3"/>
      <w:isLgl/>
      <w:lvlText w:val="%1.%2.%3"/>
      <w:lvlJc w:val="left"/>
      <w:pPr>
        <w:ind w:left="1494" w:hanging="720"/>
      </w:pPr>
      <w:rPr>
        <w:rFonts w:hint="default"/>
        <w:b/>
        <w:bCs/>
      </w:rPr>
    </w:lvl>
    <w:lvl w:ilvl="3">
      <w:start w:val="1"/>
      <w:numFmt w:val="decimal"/>
      <w:pStyle w:val="Heading4"/>
      <w:isLgl/>
      <w:lvlText w:val="%1.%2.%3.%4"/>
      <w:lvlJc w:val="left"/>
      <w:pPr>
        <w:ind w:left="1701" w:hanging="720"/>
      </w:pPr>
      <w:rPr>
        <w:rFonts w:hint="default"/>
        <w:b/>
        <w:bCs/>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5">
    <w:nsid w:val="4E6A0AE6"/>
    <w:multiLevelType w:val="hybridMultilevel"/>
    <w:tmpl w:val="508C9F7E"/>
    <w:lvl w:ilvl="0" w:tplc="C114AA1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532E4860"/>
    <w:multiLevelType w:val="multilevel"/>
    <w:tmpl w:val="334AEED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42007E6"/>
    <w:multiLevelType w:val="multilevel"/>
    <w:tmpl w:val="0338C73A"/>
    <w:lvl w:ilvl="0">
      <w:start w:val="1"/>
      <w:numFmt w:val="decimal"/>
      <w:lvlText w:val="%1."/>
      <w:lvlJc w:val="left"/>
      <w:pPr>
        <w:ind w:left="360" w:hanging="360"/>
      </w:pPr>
    </w:lvl>
    <w:lvl w:ilvl="1">
      <w:start w:val="2"/>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nsid w:val="554E537A"/>
    <w:multiLevelType w:val="multilevel"/>
    <w:tmpl w:val="A4D6513A"/>
    <w:lvl w:ilvl="0">
      <w:start w:val="2"/>
      <w:numFmt w:val="decimal"/>
      <w:lvlText w:val="%1"/>
      <w:lvlJc w:val="left"/>
      <w:pPr>
        <w:ind w:left="360" w:hanging="360"/>
      </w:pPr>
      <w:rPr>
        <w:rFonts w:cs="Times New Roman"/>
      </w:rPr>
    </w:lvl>
    <w:lvl w:ilvl="1">
      <w:start w:val="1"/>
      <w:numFmt w:val="decimal"/>
      <w:lvlText w:val="%1.%2"/>
      <w:lvlJc w:val="left"/>
      <w:pPr>
        <w:ind w:left="502" w:hanging="360"/>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720" w:hanging="720"/>
      </w:pPr>
      <w:rPr>
        <w:rFonts w:cs="Times New Roman"/>
        <w:b/>
        <w:bCs w:val="0"/>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29">
    <w:nsid w:val="55BA0596"/>
    <w:multiLevelType w:val="hybridMultilevel"/>
    <w:tmpl w:val="169C9BE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16080F"/>
    <w:multiLevelType w:val="hybridMultilevel"/>
    <w:tmpl w:val="8DF6A96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5A17649A"/>
    <w:multiLevelType w:val="hybridMultilevel"/>
    <w:tmpl w:val="1DF6E5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DE67CEC"/>
    <w:multiLevelType w:val="hybridMultilevel"/>
    <w:tmpl w:val="6A9451CE"/>
    <w:lvl w:ilvl="0" w:tplc="A6220B7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155392"/>
    <w:multiLevelType w:val="hybridMultilevel"/>
    <w:tmpl w:val="52FACF6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601E2891"/>
    <w:multiLevelType w:val="hybridMultilevel"/>
    <w:tmpl w:val="E5F47E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9F6BD0"/>
    <w:multiLevelType w:val="multilevel"/>
    <w:tmpl w:val="BF9E9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7521026"/>
    <w:multiLevelType w:val="multilevel"/>
    <w:tmpl w:val="57BC2D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8AF4CE0"/>
    <w:multiLevelType w:val="hybridMultilevel"/>
    <w:tmpl w:val="FB9A0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6E5013"/>
    <w:multiLevelType w:val="hybridMultilevel"/>
    <w:tmpl w:val="7FEE59E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nsid w:val="6BF1521D"/>
    <w:multiLevelType w:val="multilevel"/>
    <w:tmpl w:val="37C00D50"/>
    <w:lvl w:ilvl="0">
      <w:start w:val="1"/>
      <w:numFmt w:val="decimal"/>
      <w:lvlText w:val="%1."/>
      <w:lvlJc w:val="left"/>
      <w:pPr>
        <w:ind w:left="720" w:hanging="360"/>
      </w:pPr>
      <w:rPr>
        <w:rFonts w:hint="default"/>
      </w:rPr>
    </w:lvl>
    <w:lvl w:ilvl="1">
      <w:start w:val="4"/>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0">
    <w:nsid w:val="6C2A6573"/>
    <w:multiLevelType w:val="multilevel"/>
    <w:tmpl w:val="52364E1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098459D"/>
    <w:multiLevelType w:val="hybridMultilevel"/>
    <w:tmpl w:val="1E2E3EE2"/>
    <w:lvl w:ilvl="0" w:tplc="4FD4C8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75C96D09"/>
    <w:multiLevelType w:val="hybridMultilevel"/>
    <w:tmpl w:val="65F27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514411"/>
    <w:multiLevelType w:val="multilevel"/>
    <w:tmpl w:val="A6CA445E"/>
    <w:styleLink w:val="CurrentList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AB245B9"/>
    <w:multiLevelType w:val="hybridMultilevel"/>
    <w:tmpl w:val="1C3C967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8"/>
  </w:num>
  <w:num w:numId="2">
    <w:abstractNumId w:val="30"/>
  </w:num>
  <w:num w:numId="3">
    <w:abstractNumId w:val="33"/>
  </w:num>
  <w:num w:numId="4">
    <w:abstractNumId w:val="3"/>
  </w:num>
  <w:num w:numId="5">
    <w:abstractNumId w:val="27"/>
  </w:num>
  <w:num w:numId="6">
    <w:abstractNumId w:val="29"/>
  </w:num>
  <w:num w:numId="7">
    <w:abstractNumId w:val="5"/>
  </w:num>
  <w:num w:numId="8">
    <w:abstractNumId w:val="26"/>
  </w:num>
  <w:num w:numId="9">
    <w:abstractNumId w:val="8"/>
  </w:num>
  <w:num w:numId="10">
    <w:abstractNumId w:val="24"/>
  </w:num>
  <w:num w:numId="11">
    <w:abstractNumId w:val="37"/>
  </w:num>
  <w:num w:numId="12">
    <w:abstractNumId w:val="34"/>
  </w:num>
  <w:num w:numId="13">
    <w:abstractNumId w:val="12"/>
  </w:num>
  <w:num w:numId="14">
    <w:abstractNumId w:val="6"/>
  </w:num>
  <w:num w:numId="15">
    <w:abstractNumId w:val="44"/>
  </w:num>
  <w:num w:numId="16">
    <w:abstractNumId w:val="17"/>
  </w:num>
  <w:num w:numId="17">
    <w:abstractNumId w:val="0"/>
  </w:num>
  <w:num w:numId="18">
    <w:abstractNumId w:val="1"/>
  </w:num>
  <w:num w:numId="19">
    <w:abstractNumId w:val="11"/>
  </w:num>
  <w:num w:numId="20">
    <w:abstractNumId w:val="39"/>
  </w:num>
  <w:num w:numId="21">
    <w:abstractNumId w:val="41"/>
  </w:num>
  <w:num w:numId="22">
    <w:abstractNumId w:val="25"/>
  </w:num>
  <w:num w:numId="23">
    <w:abstractNumId w:val="14"/>
  </w:num>
  <w:num w:numId="24">
    <w:abstractNumId w:val="13"/>
  </w:num>
  <w:num w:numId="25">
    <w:abstractNumId w:val="20"/>
  </w:num>
  <w:num w:numId="26">
    <w:abstractNumId w:val="18"/>
  </w:num>
  <w:num w:numId="27">
    <w:abstractNumId w:val="2"/>
  </w:num>
  <w:num w:numId="28">
    <w:abstractNumId w:val="40"/>
  </w:num>
  <w:num w:numId="29">
    <w:abstractNumId w:val="38"/>
  </w:num>
  <w:num w:numId="30">
    <w:abstractNumId w:val="15"/>
  </w:num>
  <w:num w:numId="31">
    <w:abstractNumId w:val="16"/>
  </w:num>
  <w:num w:numId="32">
    <w:abstractNumId w:val="43"/>
  </w:num>
  <w:num w:numId="33">
    <w:abstractNumId w:val="21"/>
  </w:num>
  <w:num w:numId="34">
    <w:abstractNumId w:val="19"/>
  </w:num>
  <w:num w:numId="35">
    <w:abstractNumId w:val="7"/>
  </w:num>
  <w:num w:numId="36">
    <w:abstractNumId w:val="36"/>
  </w:num>
  <w:num w:numId="37">
    <w:abstractNumId w:val="35"/>
  </w:num>
  <w:num w:numId="38">
    <w:abstractNumId w:val="22"/>
  </w:num>
  <w:num w:numId="39">
    <w:abstractNumId w:val="23"/>
  </w:num>
  <w:num w:numId="40">
    <w:abstractNumId w:val="9"/>
  </w:num>
  <w:num w:numId="41">
    <w:abstractNumId w:val="4"/>
  </w:num>
  <w:num w:numId="42">
    <w:abstractNumId w:val="32"/>
  </w:num>
  <w:num w:numId="43">
    <w:abstractNumId w:val="10"/>
  </w:num>
  <w:num w:numId="44">
    <w:abstractNumId w:val="42"/>
  </w:num>
  <w:num w:numId="45">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hVvvQW/RvZrQL8Y0icx90WFSiyONf8i8I1MZRuImfEuHOkY2ktCXiqznQWBBR0NXgs4utFqAjga7UC79oWwk7g==" w:salt="ajXlHx9VWaDtjOXFy1Zqeg=="/>
  <w:defaultTabStop w:val="720"/>
  <w:characterSpacingControl w:val="doNotCompress"/>
  <w:hdrShapeDefaults>
    <o:shapedefaults v:ext="edit" spidmax="210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346"/>
    <w:rsid w:val="0000476A"/>
    <w:rsid w:val="000116D5"/>
    <w:rsid w:val="000310ED"/>
    <w:rsid w:val="0003236D"/>
    <w:rsid w:val="000555DC"/>
    <w:rsid w:val="00057EC5"/>
    <w:rsid w:val="00065EB6"/>
    <w:rsid w:val="00072527"/>
    <w:rsid w:val="00090EE1"/>
    <w:rsid w:val="00093347"/>
    <w:rsid w:val="000933E6"/>
    <w:rsid w:val="000A3D35"/>
    <w:rsid w:val="000B20F9"/>
    <w:rsid w:val="000B3B0D"/>
    <w:rsid w:val="000C191D"/>
    <w:rsid w:val="000C34B6"/>
    <w:rsid w:val="000D1A12"/>
    <w:rsid w:val="000D405C"/>
    <w:rsid w:val="000D608D"/>
    <w:rsid w:val="000E40C8"/>
    <w:rsid w:val="000F4CD9"/>
    <w:rsid w:val="001029E5"/>
    <w:rsid w:val="00107E6D"/>
    <w:rsid w:val="00116AA2"/>
    <w:rsid w:val="00144825"/>
    <w:rsid w:val="00151A8C"/>
    <w:rsid w:val="00154DA8"/>
    <w:rsid w:val="00157788"/>
    <w:rsid w:val="001609EC"/>
    <w:rsid w:val="00163428"/>
    <w:rsid w:val="001927E2"/>
    <w:rsid w:val="00194F69"/>
    <w:rsid w:val="001956D9"/>
    <w:rsid w:val="001A0FA7"/>
    <w:rsid w:val="001A1BE7"/>
    <w:rsid w:val="001A2C59"/>
    <w:rsid w:val="001B28C8"/>
    <w:rsid w:val="001B5823"/>
    <w:rsid w:val="001B5F49"/>
    <w:rsid w:val="001C4209"/>
    <w:rsid w:val="001E376B"/>
    <w:rsid w:val="001E7D67"/>
    <w:rsid w:val="00201A0F"/>
    <w:rsid w:val="00210D38"/>
    <w:rsid w:val="00214928"/>
    <w:rsid w:val="00216ACC"/>
    <w:rsid w:val="00217859"/>
    <w:rsid w:val="002205EB"/>
    <w:rsid w:val="00243D29"/>
    <w:rsid w:val="00260727"/>
    <w:rsid w:val="00266F5B"/>
    <w:rsid w:val="00273844"/>
    <w:rsid w:val="00281C40"/>
    <w:rsid w:val="00284D9E"/>
    <w:rsid w:val="00291FC6"/>
    <w:rsid w:val="002929D3"/>
    <w:rsid w:val="00295F13"/>
    <w:rsid w:val="002A20B2"/>
    <w:rsid w:val="002C7B90"/>
    <w:rsid w:val="002D4372"/>
    <w:rsid w:val="002D57D0"/>
    <w:rsid w:val="002E409E"/>
    <w:rsid w:val="002F1925"/>
    <w:rsid w:val="00301930"/>
    <w:rsid w:val="003118C6"/>
    <w:rsid w:val="003421BF"/>
    <w:rsid w:val="003447BD"/>
    <w:rsid w:val="00366DDA"/>
    <w:rsid w:val="00383FF2"/>
    <w:rsid w:val="003A07BA"/>
    <w:rsid w:val="003A62AA"/>
    <w:rsid w:val="003B3C52"/>
    <w:rsid w:val="003B5534"/>
    <w:rsid w:val="003C204E"/>
    <w:rsid w:val="003E151E"/>
    <w:rsid w:val="003E1B68"/>
    <w:rsid w:val="003F0AA8"/>
    <w:rsid w:val="003F42B4"/>
    <w:rsid w:val="00401F0D"/>
    <w:rsid w:val="0040417D"/>
    <w:rsid w:val="004128CF"/>
    <w:rsid w:val="00417C4B"/>
    <w:rsid w:val="00437A4E"/>
    <w:rsid w:val="00446B41"/>
    <w:rsid w:val="00450067"/>
    <w:rsid w:val="004A0BC9"/>
    <w:rsid w:val="004A24F5"/>
    <w:rsid w:val="004A34CC"/>
    <w:rsid w:val="004A3A42"/>
    <w:rsid w:val="004B27D3"/>
    <w:rsid w:val="004D1D67"/>
    <w:rsid w:val="00502112"/>
    <w:rsid w:val="00502788"/>
    <w:rsid w:val="00502E40"/>
    <w:rsid w:val="00506081"/>
    <w:rsid w:val="005113E8"/>
    <w:rsid w:val="00524674"/>
    <w:rsid w:val="005304EE"/>
    <w:rsid w:val="00580213"/>
    <w:rsid w:val="0059291A"/>
    <w:rsid w:val="0059381A"/>
    <w:rsid w:val="00596AA2"/>
    <w:rsid w:val="005A0563"/>
    <w:rsid w:val="005A073B"/>
    <w:rsid w:val="005C0926"/>
    <w:rsid w:val="005C14A1"/>
    <w:rsid w:val="005D57FA"/>
    <w:rsid w:val="005D7685"/>
    <w:rsid w:val="005E201E"/>
    <w:rsid w:val="005E584D"/>
    <w:rsid w:val="005E7C7F"/>
    <w:rsid w:val="005F52BD"/>
    <w:rsid w:val="005F73FA"/>
    <w:rsid w:val="00602626"/>
    <w:rsid w:val="00603522"/>
    <w:rsid w:val="00610CC7"/>
    <w:rsid w:val="0061774E"/>
    <w:rsid w:val="00617C65"/>
    <w:rsid w:val="00625A6B"/>
    <w:rsid w:val="0062699A"/>
    <w:rsid w:val="006337E6"/>
    <w:rsid w:val="006422A7"/>
    <w:rsid w:val="006442F6"/>
    <w:rsid w:val="00645676"/>
    <w:rsid w:val="0067196E"/>
    <w:rsid w:val="00686A8E"/>
    <w:rsid w:val="00686B7A"/>
    <w:rsid w:val="006906BB"/>
    <w:rsid w:val="006A4528"/>
    <w:rsid w:val="006A4E7F"/>
    <w:rsid w:val="006A5130"/>
    <w:rsid w:val="006A55F6"/>
    <w:rsid w:val="006A652F"/>
    <w:rsid w:val="006A777C"/>
    <w:rsid w:val="006B72AC"/>
    <w:rsid w:val="006C4E4E"/>
    <w:rsid w:val="006C60B5"/>
    <w:rsid w:val="006C7E14"/>
    <w:rsid w:val="006D331D"/>
    <w:rsid w:val="006E5BAA"/>
    <w:rsid w:val="006F4901"/>
    <w:rsid w:val="006F511D"/>
    <w:rsid w:val="006F7B79"/>
    <w:rsid w:val="00700D91"/>
    <w:rsid w:val="00700FAD"/>
    <w:rsid w:val="00707E58"/>
    <w:rsid w:val="0071080E"/>
    <w:rsid w:val="00713C58"/>
    <w:rsid w:val="00717844"/>
    <w:rsid w:val="00720302"/>
    <w:rsid w:val="00723001"/>
    <w:rsid w:val="00724B36"/>
    <w:rsid w:val="00727510"/>
    <w:rsid w:val="0072781E"/>
    <w:rsid w:val="007329ED"/>
    <w:rsid w:val="00733610"/>
    <w:rsid w:val="00750B86"/>
    <w:rsid w:val="00755F16"/>
    <w:rsid w:val="00756E4C"/>
    <w:rsid w:val="00775219"/>
    <w:rsid w:val="0078225D"/>
    <w:rsid w:val="00784C6A"/>
    <w:rsid w:val="00790596"/>
    <w:rsid w:val="00793A68"/>
    <w:rsid w:val="007A6A49"/>
    <w:rsid w:val="007B0601"/>
    <w:rsid w:val="007D11C0"/>
    <w:rsid w:val="007D2C91"/>
    <w:rsid w:val="007E153B"/>
    <w:rsid w:val="007F4017"/>
    <w:rsid w:val="00800C01"/>
    <w:rsid w:val="008035EE"/>
    <w:rsid w:val="00811995"/>
    <w:rsid w:val="00823ADF"/>
    <w:rsid w:val="008361CB"/>
    <w:rsid w:val="00836A7F"/>
    <w:rsid w:val="0084086B"/>
    <w:rsid w:val="008408AD"/>
    <w:rsid w:val="00850533"/>
    <w:rsid w:val="008532B0"/>
    <w:rsid w:val="00854EE5"/>
    <w:rsid w:val="008610F7"/>
    <w:rsid w:val="00862F42"/>
    <w:rsid w:val="008643B8"/>
    <w:rsid w:val="00872639"/>
    <w:rsid w:val="008746A9"/>
    <w:rsid w:val="00886A40"/>
    <w:rsid w:val="00887D99"/>
    <w:rsid w:val="008A3BCB"/>
    <w:rsid w:val="008B0992"/>
    <w:rsid w:val="008B2E30"/>
    <w:rsid w:val="008B3C7A"/>
    <w:rsid w:val="008C1B8A"/>
    <w:rsid w:val="008C70BC"/>
    <w:rsid w:val="008D2E39"/>
    <w:rsid w:val="008D3853"/>
    <w:rsid w:val="008F07F6"/>
    <w:rsid w:val="008F691C"/>
    <w:rsid w:val="008F7E74"/>
    <w:rsid w:val="00901F01"/>
    <w:rsid w:val="009023DD"/>
    <w:rsid w:val="00904071"/>
    <w:rsid w:val="0091624D"/>
    <w:rsid w:val="00920869"/>
    <w:rsid w:val="009223C8"/>
    <w:rsid w:val="0092360A"/>
    <w:rsid w:val="00935D92"/>
    <w:rsid w:val="00942FCA"/>
    <w:rsid w:val="00973D74"/>
    <w:rsid w:val="00980E6A"/>
    <w:rsid w:val="0098125B"/>
    <w:rsid w:val="009A59CF"/>
    <w:rsid w:val="009B015B"/>
    <w:rsid w:val="009B0236"/>
    <w:rsid w:val="009C3FF6"/>
    <w:rsid w:val="009C4502"/>
    <w:rsid w:val="009D002C"/>
    <w:rsid w:val="009D499F"/>
    <w:rsid w:val="009D7ED5"/>
    <w:rsid w:val="009E0EBB"/>
    <w:rsid w:val="009F14D2"/>
    <w:rsid w:val="009F3DD7"/>
    <w:rsid w:val="00A122CB"/>
    <w:rsid w:val="00A30821"/>
    <w:rsid w:val="00A30953"/>
    <w:rsid w:val="00A3776D"/>
    <w:rsid w:val="00A41A8E"/>
    <w:rsid w:val="00A52E4F"/>
    <w:rsid w:val="00A6685C"/>
    <w:rsid w:val="00A776DF"/>
    <w:rsid w:val="00A8035D"/>
    <w:rsid w:val="00A81165"/>
    <w:rsid w:val="00A85489"/>
    <w:rsid w:val="00AA3007"/>
    <w:rsid w:val="00AB4E33"/>
    <w:rsid w:val="00AD14D4"/>
    <w:rsid w:val="00AE2639"/>
    <w:rsid w:val="00AE3725"/>
    <w:rsid w:val="00AE4413"/>
    <w:rsid w:val="00AF5B59"/>
    <w:rsid w:val="00AF65A6"/>
    <w:rsid w:val="00B27091"/>
    <w:rsid w:val="00B27A65"/>
    <w:rsid w:val="00B309B7"/>
    <w:rsid w:val="00B379ED"/>
    <w:rsid w:val="00B403F9"/>
    <w:rsid w:val="00B4044B"/>
    <w:rsid w:val="00B43431"/>
    <w:rsid w:val="00B4418D"/>
    <w:rsid w:val="00B53E2F"/>
    <w:rsid w:val="00B54482"/>
    <w:rsid w:val="00B57ACD"/>
    <w:rsid w:val="00B6035B"/>
    <w:rsid w:val="00B63C2F"/>
    <w:rsid w:val="00B70ACC"/>
    <w:rsid w:val="00B82EFB"/>
    <w:rsid w:val="00B84808"/>
    <w:rsid w:val="00B8499A"/>
    <w:rsid w:val="00B872E5"/>
    <w:rsid w:val="00B93728"/>
    <w:rsid w:val="00B953B3"/>
    <w:rsid w:val="00BA31FB"/>
    <w:rsid w:val="00BB184B"/>
    <w:rsid w:val="00BB273F"/>
    <w:rsid w:val="00BB544C"/>
    <w:rsid w:val="00BD262E"/>
    <w:rsid w:val="00BE0326"/>
    <w:rsid w:val="00BE72C4"/>
    <w:rsid w:val="00BF4BC1"/>
    <w:rsid w:val="00BF5DCD"/>
    <w:rsid w:val="00C006ED"/>
    <w:rsid w:val="00C01368"/>
    <w:rsid w:val="00C060C2"/>
    <w:rsid w:val="00C102CD"/>
    <w:rsid w:val="00C10BAD"/>
    <w:rsid w:val="00C12A8B"/>
    <w:rsid w:val="00C2143B"/>
    <w:rsid w:val="00C21C63"/>
    <w:rsid w:val="00C22018"/>
    <w:rsid w:val="00C32225"/>
    <w:rsid w:val="00C531F6"/>
    <w:rsid w:val="00C643A8"/>
    <w:rsid w:val="00C73377"/>
    <w:rsid w:val="00C8741C"/>
    <w:rsid w:val="00C95657"/>
    <w:rsid w:val="00CC1C39"/>
    <w:rsid w:val="00CD0CE1"/>
    <w:rsid w:val="00CD1BFC"/>
    <w:rsid w:val="00CE4B07"/>
    <w:rsid w:val="00CF0346"/>
    <w:rsid w:val="00CF0DB7"/>
    <w:rsid w:val="00CF270E"/>
    <w:rsid w:val="00CF61D8"/>
    <w:rsid w:val="00D119C5"/>
    <w:rsid w:val="00D1694D"/>
    <w:rsid w:val="00D22C09"/>
    <w:rsid w:val="00D2684A"/>
    <w:rsid w:val="00D3180B"/>
    <w:rsid w:val="00D3268A"/>
    <w:rsid w:val="00D33A2F"/>
    <w:rsid w:val="00D33A70"/>
    <w:rsid w:val="00D4680D"/>
    <w:rsid w:val="00D7789E"/>
    <w:rsid w:val="00D90AA1"/>
    <w:rsid w:val="00D92060"/>
    <w:rsid w:val="00DB14E7"/>
    <w:rsid w:val="00DB1789"/>
    <w:rsid w:val="00DC6A5B"/>
    <w:rsid w:val="00DD5DF4"/>
    <w:rsid w:val="00DF626C"/>
    <w:rsid w:val="00E126A6"/>
    <w:rsid w:val="00E1432C"/>
    <w:rsid w:val="00E342F3"/>
    <w:rsid w:val="00E36456"/>
    <w:rsid w:val="00E649C3"/>
    <w:rsid w:val="00E82520"/>
    <w:rsid w:val="00E90055"/>
    <w:rsid w:val="00E92644"/>
    <w:rsid w:val="00EB28DB"/>
    <w:rsid w:val="00EB2E15"/>
    <w:rsid w:val="00ED417F"/>
    <w:rsid w:val="00EF4C8A"/>
    <w:rsid w:val="00F01760"/>
    <w:rsid w:val="00F02C45"/>
    <w:rsid w:val="00F05623"/>
    <w:rsid w:val="00F106AC"/>
    <w:rsid w:val="00F13A37"/>
    <w:rsid w:val="00F20A64"/>
    <w:rsid w:val="00F23C06"/>
    <w:rsid w:val="00F25509"/>
    <w:rsid w:val="00F326E8"/>
    <w:rsid w:val="00F34215"/>
    <w:rsid w:val="00F34295"/>
    <w:rsid w:val="00F3499B"/>
    <w:rsid w:val="00F35853"/>
    <w:rsid w:val="00F40066"/>
    <w:rsid w:val="00F4521B"/>
    <w:rsid w:val="00F47889"/>
    <w:rsid w:val="00F47DEA"/>
    <w:rsid w:val="00F53E30"/>
    <w:rsid w:val="00F63011"/>
    <w:rsid w:val="00F71647"/>
    <w:rsid w:val="00F767F1"/>
    <w:rsid w:val="00F7763A"/>
    <w:rsid w:val="00F81747"/>
    <w:rsid w:val="00F93EA4"/>
    <w:rsid w:val="00F972B4"/>
    <w:rsid w:val="00FA4786"/>
    <w:rsid w:val="00FA5DEE"/>
    <w:rsid w:val="00FA6511"/>
    <w:rsid w:val="00FB40C4"/>
    <w:rsid w:val="00FC3AEB"/>
    <w:rsid w:val="00FC6D87"/>
    <w:rsid w:val="00FD2E24"/>
    <w:rsid w:val="00FD6FBB"/>
    <w:rsid w:val="00FE162B"/>
    <w:rsid w:val="00FE28E3"/>
    <w:rsid w:val="00FE54BA"/>
    <w:rsid w:val="00FE5C1C"/>
    <w:rsid w:val="00FE7300"/>
    <w:rsid w:val="00FE7FE0"/>
    <w:rsid w:val="00FF1D0A"/>
    <w:rsid w:val="00FF47FB"/>
    <w:rsid w:val="00FF48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4:docId w14:val="1DDC3873"/>
  <w15:docId w15:val="{EE8E057A-6773-4976-BC9D-355A50E08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4E4E"/>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FE54BA"/>
    <w:pPr>
      <w:numPr>
        <w:ilvl w:val="1"/>
        <w:numId w:val="10"/>
      </w:numPr>
      <w:spacing w:line="360" w:lineRule="auto"/>
      <w:ind w:left="567" w:hanging="567"/>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FE54BA"/>
    <w:pPr>
      <w:numPr>
        <w:ilvl w:val="2"/>
        <w:numId w:val="10"/>
      </w:numPr>
      <w:spacing w:line="360" w:lineRule="auto"/>
      <w:ind w:left="567" w:hanging="567"/>
      <w:outlineLvl w:val="2"/>
    </w:pPr>
    <w:rPr>
      <w:rFonts w:ascii="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FE54BA"/>
    <w:pPr>
      <w:numPr>
        <w:ilvl w:val="3"/>
        <w:numId w:val="10"/>
      </w:numPr>
      <w:spacing w:line="360" w:lineRule="auto"/>
      <w:ind w:left="567" w:hanging="567"/>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unhideWhenUsed/>
    <w:qFormat/>
    <w:rsid w:val="00CF03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F03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03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03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03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4E4E"/>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FE54B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FE54BA"/>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FE54BA"/>
    <w:rPr>
      <w:rFonts w:ascii="Times New Roman" w:hAnsi="Times New Roman" w:cs="Times New Roman"/>
      <w:b/>
      <w:bCs/>
      <w:sz w:val="24"/>
      <w:szCs w:val="24"/>
    </w:rPr>
  </w:style>
  <w:style w:type="character" w:customStyle="1" w:styleId="Heading5Char">
    <w:name w:val="Heading 5 Char"/>
    <w:basedOn w:val="DefaultParagraphFont"/>
    <w:link w:val="Heading5"/>
    <w:uiPriority w:val="9"/>
    <w:semiHidden/>
    <w:rsid w:val="00CF034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F03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03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03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0346"/>
    <w:rPr>
      <w:rFonts w:eastAsiaTheme="majorEastAsia" w:cstheme="majorBidi"/>
      <w:color w:val="272727" w:themeColor="text1" w:themeTint="D8"/>
    </w:rPr>
  </w:style>
  <w:style w:type="paragraph" w:styleId="Title">
    <w:name w:val="Title"/>
    <w:basedOn w:val="Normal"/>
    <w:next w:val="Normal"/>
    <w:link w:val="TitleChar"/>
    <w:uiPriority w:val="10"/>
    <w:qFormat/>
    <w:rsid w:val="00CF03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03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03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03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0346"/>
    <w:pPr>
      <w:spacing w:before="160"/>
      <w:jc w:val="center"/>
    </w:pPr>
    <w:rPr>
      <w:i/>
      <w:iCs/>
      <w:color w:val="404040" w:themeColor="text1" w:themeTint="BF"/>
    </w:rPr>
  </w:style>
  <w:style w:type="character" w:customStyle="1" w:styleId="QuoteChar">
    <w:name w:val="Quote Char"/>
    <w:basedOn w:val="DefaultParagraphFont"/>
    <w:link w:val="Quote"/>
    <w:uiPriority w:val="29"/>
    <w:rsid w:val="00CF0346"/>
    <w:rPr>
      <w:i/>
      <w:iCs/>
      <w:color w:val="404040" w:themeColor="text1" w:themeTint="BF"/>
    </w:rPr>
  </w:style>
  <w:style w:type="paragraph" w:styleId="ListParagraph">
    <w:name w:val="List Paragraph"/>
    <w:aliases w:val="Body of text,List Paragraph1,Colorful List - Accent 11,HEADING 1,Medium Grid 1 - Accent 21,Body of text+1,Body of text+2,Body of text+3,List Paragraph11,Heading 11,Heading 31,kepala 1,Heading 111,Heading 12,Body of text1,Body of text2"/>
    <w:basedOn w:val="Normal"/>
    <w:link w:val="ListParagraphChar"/>
    <w:uiPriority w:val="34"/>
    <w:qFormat/>
    <w:rsid w:val="00CF0346"/>
    <w:pPr>
      <w:ind w:left="720"/>
      <w:contextualSpacing/>
    </w:pPr>
  </w:style>
  <w:style w:type="character" w:styleId="IntenseEmphasis">
    <w:name w:val="Intense Emphasis"/>
    <w:basedOn w:val="DefaultParagraphFont"/>
    <w:uiPriority w:val="21"/>
    <w:qFormat/>
    <w:rsid w:val="00CF0346"/>
    <w:rPr>
      <w:i/>
      <w:iCs/>
      <w:color w:val="2F5496" w:themeColor="accent1" w:themeShade="BF"/>
    </w:rPr>
  </w:style>
  <w:style w:type="paragraph" w:styleId="IntenseQuote">
    <w:name w:val="Intense Quote"/>
    <w:basedOn w:val="Normal"/>
    <w:next w:val="Normal"/>
    <w:link w:val="IntenseQuoteChar"/>
    <w:uiPriority w:val="30"/>
    <w:qFormat/>
    <w:rsid w:val="00CF03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F0346"/>
    <w:rPr>
      <w:i/>
      <w:iCs/>
      <w:color w:val="2F5496" w:themeColor="accent1" w:themeShade="BF"/>
    </w:rPr>
  </w:style>
  <w:style w:type="character" w:styleId="IntenseReference">
    <w:name w:val="Intense Reference"/>
    <w:basedOn w:val="DefaultParagraphFont"/>
    <w:uiPriority w:val="32"/>
    <w:qFormat/>
    <w:rsid w:val="00CF0346"/>
    <w:rPr>
      <w:b/>
      <w:bCs/>
      <w:smallCaps/>
      <w:color w:val="2F5496" w:themeColor="accent1" w:themeShade="BF"/>
      <w:spacing w:val="5"/>
    </w:rPr>
  </w:style>
  <w:style w:type="paragraph" w:styleId="NoSpacing">
    <w:name w:val="No Spacing"/>
    <w:uiPriority w:val="1"/>
    <w:qFormat/>
    <w:rsid w:val="00CF0346"/>
    <w:pPr>
      <w:spacing w:after="0" w:line="240" w:lineRule="auto"/>
      <w:jc w:val="both"/>
    </w:pPr>
    <w:rPr>
      <w:rFonts w:ascii="Times New Roman" w:eastAsia="Times New Roman" w:hAnsi="Times New Roman"/>
      <w:color w:val="000000" w:themeColor="text1"/>
      <w:kern w:val="0"/>
      <w:sz w:val="24"/>
      <w:lang w:val="en-US"/>
      <w14:ligatures w14:val="none"/>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Heading 11 Char,Heading 31 Char"/>
    <w:link w:val="ListParagraph"/>
    <w:uiPriority w:val="34"/>
    <w:qFormat/>
    <w:locked/>
    <w:rsid w:val="00CF0346"/>
  </w:style>
  <w:style w:type="paragraph" w:styleId="Header">
    <w:name w:val="header"/>
    <w:basedOn w:val="Normal"/>
    <w:link w:val="Head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qFormat/>
    <w:rsid w:val="00CF0346"/>
    <w:rPr>
      <w:kern w:val="0"/>
      <w:lang w:val="en-US"/>
      <w14:ligatures w14:val="none"/>
    </w:rPr>
  </w:style>
  <w:style w:type="paragraph" w:styleId="Footer">
    <w:name w:val="footer"/>
    <w:basedOn w:val="Normal"/>
    <w:link w:val="FooterChar"/>
    <w:uiPriority w:val="99"/>
    <w:unhideWhenUsed/>
    <w:qFormat/>
    <w:rsid w:val="00CF0346"/>
    <w:pPr>
      <w:tabs>
        <w:tab w:val="center" w:pos="4680"/>
        <w:tab w:val="right" w:pos="9360"/>
      </w:tabs>
      <w:spacing w:after="0" w:line="240" w:lineRule="auto"/>
    </w:pPr>
    <w:rPr>
      <w:kern w:val="0"/>
      <w:lang w:val="en-US"/>
      <w14:ligatures w14:val="none"/>
    </w:rPr>
  </w:style>
  <w:style w:type="character" w:customStyle="1" w:styleId="FooterChar">
    <w:name w:val="Footer Char"/>
    <w:basedOn w:val="DefaultParagraphFont"/>
    <w:link w:val="Footer"/>
    <w:uiPriority w:val="99"/>
    <w:qFormat/>
    <w:rsid w:val="00CF0346"/>
    <w:rPr>
      <w:kern w:val="0"/>
      <w:lang w:val="en-US"/>
      <w14:ligatures w14:val="none"/>
    </w:rPr>
  </w:style>
  <w:style w:type="paragraph" w:styleId="BodyText">
    <w:name w:val="Body Text"/>
    <w:basedOn w:val="Normal"/>
    <w:link w:val="BodyTextChar"/>
    <w:uiPriority w:val="1"/>
    <w:qFormat/>
    <w:rsid w:val="00CF0346"/>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CF0346"/>
    <w:rPr>
      <w:rFonts w:ascii="Times New Roman" w:eastAsia="Times New Roman" w:hAnsi="Times New Roman" w:cs="Times New Roman"/>
      <w:kern w:val="0"/>
      <w:sz w:val="24"/>
      <w:szCs w:val="24"/>
      <w:lang w:val="ms"/>
      <w14:ligatures w14:val="none"/>
    </w:rPr>
  </w:style>
  <w:style w:type="table" w:styleId="TableGrid">
    <w:name w:val="Table Grid"/>
    <w:basedOn w:val="TableNormal"/>
    <w:uiPriority w:val="39"/>
    <w:qFormat/>
    <w:rsid w:val="00CF0346"/>
    <w:pPr>
      <w:spacing w:after="0" w:line="240" w:lineRule="auto"/>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F0346"/>
    <w:rPr>
      <w:b/>
      <w:bCs/>
    </w:rPr>
  </w:style>
  <w:style w:type="character" w:customStyle="1" w:styleId="fullpost">
    <w:name w:val="fullpost"/>
    <w:basedOn w:val="DefaultParagraphFont"/>
    <w:rsid w:val="00CF0346"/>
  </w:style>
  <w:style w:type="paragraph" w:styleId="TOCHeading">
    <w:name w:val="TOC Heading"/>
    <w:basedOn w:val="Heading1"/>
    <w:next w:val="Normal"/>
    <w:uiPriority w:val="39"/>
    <w:unhideWhenUsed/>
    <w:qFormat/>
    <w:rsid w:val="00B27A65"/>
    <w:pPr>
      <w:spacing w:before="240"/>
      <w:jc w:val="left"/>
      <w:outlineLvl w:val="9"/>
    </w:pPr>
    <w:rPr>
      <w:rFonts w:asciiTheme="majorHAnsi"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BF4BC1"/>
    <w:pPr>
      <w:tabs>
        <w:tab w:val="right" w:leader="dot" w:pos="7927"/>
      </w:tabs>
      <w:spacing w:after="100"/>
    </w:pPr>
    <w:rPr>
      <w:b/>
      <w:bCs/>
      <w:noProof/>
    </w:rPr>
  </w:style>
  <w:style w:type="paragraph" w:styleId="TOC2">
    <w:name w:val="toc 2"/>
    <w:basedOn w:val="Normal"/>
    <w:next w:val="Normal"/>
    <w:autoRedefine/>
    <w:uiPriority w:val="39"/>
    <w:unhideWhenUsed/>
    <w:rsid w:val="00B27A65"/>
    <w:pPr>
      <w:spacing w:after="100"/>
      <w:ind w:left="220"/>
    </w:pPr>
  </w:style>
  <w:style w:type="paragraph" w:styleId="TOC3">
    <w:name w:val="toc 3"/>
    <w:basedOn w:val="Normal"/>
    <w:next w:val="Normal"/>
    <w:autoRedefine/>
    <w:uiPriority w:val="39"/>
    <w:unhideWhenUsed/>
    <w:rsid w:val="00B27A65"/>
    <w:pPr>
      <w:spacing w:after="100"/>
      <w:ind w:left="440"/>
    </w:pPr>
  </w:style>
  <w:style w:type="character" w:styleId="Hyperlink">
    <w:name w:val="Hyperlink"/>
    <w:basedOn w:val="DefaultParagraphFont"/>
    <w:uiPriority w:val="99"/>
    <w:unhideWhenUsed/>
    <w:rsid w:val="00B27A65"/>
    <w:rPr>
      <w:color w:val="0563C1" w:themeColor="hyperlink"/>
      <w:u w:val="single"/>
    </w:rPr>
  </w:style>
  <w:style w:type="paragraph" w:styleId="BalloonText">
    <w:name w:val="Balloon Text"/>
    <w:basedOn w:val="Normal"/>
    <w:link w:val="BalloonTextChar"/>
    <w:uiPriority w:val="99"/>
    <w:semiHidden/>
    <w:unhideWhenUsed/>
    <w:rsid w:val="00B70A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ACC"/>
    <w:rPr>
      <w:rFonts w:ascii="Tahoma" w:hAnsi="Tahoma" w:cs="Tahoma"/>
      <w:sz w:val="16"/>
      <w:szCs w:val="16"/>
    </w:rPr>
  </w:style>
  <w:style w:type="character" w:styleId="PlaceholderText">
    <w:name w:val="Placeholder Text"/>
    <w:basedOn w:val="DefaultParagraphFont"/>
    <w:uiPriority w:val="99"/>
    <w:semiHidden/>
    <w:rsid w:val="00F4521B"/>
    <w:rPr>
      <w:color w:val="808080"/>
    </w:rPr>
  </w:style>
  <w:style w:type="paragraph" w:styleId="Revision">
    <w:name w:val="Revision"/>
    <w:hidden/>
    <w:uiPriority w:val="99"/>
    <w:semiHidden/>
    <w:rsid w:val="005113E8"/>
    <w:pPr>
      <w:spacing w:after="0" w:line="240" w:lineRule="auto"/>
    </w:pPr>
  </w:style>
  <w:style w:type="paragraph" w:styleId="NormalWeb">
    <w:name w:val="Normal (Web)"/>
    <w:basedOn w:val="Normal"/>
    <w:uiPriority w:val="99"/>
    <w:unhideWhenUsed/>
    <w:rsid w:val="008035EE"/>
    <w:rPr>
      <w:rFonts w:ascii="Times New Roman" w:hAnsi="Times New Roman" w:cs="Times New Roman"/>
      <w:sz w:val="24"/>
      <w:szCs w:val="24"/>
    </w:rPr>
  </w:style>
  <w:style w:type="numbering" w:customStyle="1" w:styleId="CurrentList1">
    <w:name w:val="Current List1"/>
    <w:uiPriority w:val="99"/>
    <w:rsid w:val="008C1B8A"/>
    <w:pPr>
      <w:numPr>
        <w:numId w:val="32"/>
      </w:numPr>
    </w:pPr>
  </w:style>
  <w:style w:type="numbering" w:customStyle="1" w:styleId="CurrentList2">
    <w:name w:val="Current List2"/>
    <w:uiPriority w:val="99"/>
    <w:rsid w:val="008C1B8A"/>
    <w:pPr>
      <w:numPr>
        <w:numId w:val="33"/>
      </w:numPr>
    </w:pPr>
  </w:style>
  <w:style w:type="character" w:customStyle="1" w:styleId="UnresolvedMention">
    <w:name w:val="Unresolved Mention"/>
    <w:basedOn w:val="DefaultParagraphFont"/>
    <w:uiPriority w:val="99"/>
    <w:semiHidden/>
    <w:unhideWhenUsed/>
    <w:rsid w:val="00F53E30"/>
    <w:rPr>
      <w:color w:val="605E5C"/>
      <w:shd w:val="clear" w:color="auto" w:fill="E1DFDD"/>
    </w:rPr>
  </w:style>
  <w:style w:type="paragraph" w:customStyle="1" w:styleId="a4">
    <w:name w:val="a4"/>
    <w:basedOn w:val="Normal"/>
    <w:qFormat/>
    <w:rsid w:val="00686B7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9209">
      <w:bodyDiv w:val="1"/>
      <w:marLeft w:val="0"/>
      <w:marRight w:val="0"/>
      <w:marTop w:val="0"/>
      <w:marBottom w:val="0"/>
      <w:divBdr>
        <w:top w:val="none" w:sz="0" w:space="0" w:color="auto"/>
        <w:left w:val="none" w:sz="0" w:space="0" w:color="auto"/>
        <w:bottom w:val="none" w:sz="0" w:space="0" w:color="auto"/>
        <w:right w:val="none" w:sz="0" w:space="0" w:color="auto"/>
      </w:divBdr>
    </w:div>
    <w:div w:id="90200014">
      <w:bodyDiv w:val="1"/>
      <w:marLeft w:val="0"/>
      <w:marRight w:val="0"/>
      <w:marTop w:val="0"/>
      <w:marBottom w:val="0"/>
      <w:divBdr>
        <w:top w:val="none" w:sz="0" w:space="0" w:color="auto"/>
        <w:left w:val="none" w:sz="0" w:space="0" w:color="auto"/>
        <w:bottom w:val="none" w:sz="0" w:space="0" w:color="auto"/>
        <w:right w:val="none" w:sz="0" w:space="0" w:color="auto"/>
      </w:divBdr>
    </w:div>
    <w:div w:id="105320238">
      <w:bodyDiv w:val="1"/>
      <w:marLeft w:val="0"/>
      <w:marRight w:val="0"/>
      <w:marTop w:val="0"/>
      <w:marBottom w:val="0"/>
      <w:divBdr>
        <w:top w:val="none" w:sz="0" w:space="0" w:color="auto"/>
        <w:left w:val="none" w:sz="0" w:space="0" w:color="auto"/>
        <w:bottom w:val="none" w:sz="0" w:space="0" w:color="auto"/>
        <w:right w:val="none" w:sz="0" w:space="0" w:color="auto"/>
      </w:divBdr>
    </w:div>
    <w:div w:id="108935162">
      <w:bodyDiv w:val="1"/>
      <w:marLeft w:val="0"/>
      <w:marRight w:val="0"/>
      <w:marTop w:val="0"/>
      <w:marBottom w:val="0"/>
      <w:divBdr>
        <w:top w:val="none" w:sz="0" w:space="0" w:color="auto"/>
        <w:left w:val="none" w:sz="0" w:space="0" w:color="auto"/>
        <w:bottom w:val="none" w:sz="0" w:space="0" w:color="auto"/>
        <w:right w:val="none" w:sz="0" w:space="0" w:color="auto"/>
      </w:divBdr>
    </w:div>
    <w:div w:id="114175630">
      <w:bodyDiv w:val="1"/>
      <w:marLeft w:val="0"/>
      <w:marRight w:val="0"/>
      <w:marTop w:val="0"/>
      <w:marBottom w:val="0"/>
      <w:divBdr>
        <w:top w:val="none" w:sz="0" w:space="0" w:color="auto"/>
        <w:left w:val="none" w:sz="0" w:space="0" w:color="auto"/>
        <w:bottom w:val="none" w:sz="0" w:space="0" w:color="auto"/>
        <w:right w:val="none" w:sz="0" w:space="0" w:color="auto"/>
      </w:divBdr>
    </w:div>
    <w:div w:id="134372544">
      <w:bodyDiv w:val="1"/>
      <w:marLeft w:val="0"/>
      <w:marRight w:val="0"/>
      <w:marTop w:val="0"/>
      <w:marBottom w:val="0"/>
      <w:divBdr>
        <w:top w:val="none" w:sz="0" w:space="0" w:color="auto"/>
        <w:left w:val="none" w:sz="0" w:space="0" w:color="auto"/>
        <w:bottom w:val="none" w:sz="0" w:space="0" w:color="auto"/>
        <w:right w:val="none" w:sz="0" w:space="0" w:color="auto"/>
      </w:divBdr>
    </w:div>
    <w:div w:id="150294074">
      <w:bodyDiv w:val="1"/>
      <w:marLeft w:val="0"/>
      <w:marRight w:val="0"/>
      <w:marTop w:val="0"/>
      <w:marBottom w:val="0"/>
      <w:divBdr>
        <w:top w:val="none" w:sz="0" w:space="0" w:color="auto"/>
        <w:left w:val="none" w:sz="0" w:space="0" w:color="auto"/>
        <w:bottom w:val="none" w:sz="0" w:space="0" w:color="auto"/>
        <w:right w:val="none" w:sz="0" w:space="0" w:color="auto"/>
      </w:divBdr>
    </w:div>
    <w:div w:id="175582237">
      <w:bodyDiv w:val="1"/>
      <w:marLeft w:val="0"/>
      <w:marRight w:val="0"/>
      <w:marTop w:val="0"/>
      <w:marBottom w:val="0"/>
      <w:divBdr>
        <w:top w:val="none" w:sz="0" w:space="0" w:color="auto"/>
        <w:left w:val="none" w:sz="0" w:space="0" w:color="auto"/>
        <w:bottom w:val="none" w:sz="0" w:space="0" w:color="auto"/>
        <w:right w:val="none" w:sz="0" w:space="0" w:color="auto"/>
      </w:divBdr>
    </w:div>
    <w:div w:id="183594481">
      <w:bodyDiv w:val="1"/>
      <w:marLeft w:val="0"/>
      <w:marRight w:val="0"/>
      <w:marTop w:val="0"/>
      <w:marBottom w:val="0"/>
      <w:divBdr>
        <w:top w:val="none" w:sz="0" w:space="0" w:color="auto"/>
        <w:left w:val="none" w:sz="0" w:space="0" w:color="auto"/>
        <w:bottom w:val="none" w:sz="0" w:space="0" w:color="auto"/>
        <w:right w:val="none" w:sz="0" w:space="0" w:color="auto"/>
      </w:divBdr>
    </w:div>
    <w:div w:id="209000475">
      <w:bodyDiv w:val="1"/>
      <w:marLeft w:val="0"/>
      <w:marRight w:val="0"/>
      <w:marTop w:val="0"/>
      <w:marBottom w:val="0"/>
      <w:divBdr>
        <w:top w:val="none" w:sz="0" w:space="0" w:color="auto"/>
        <w:left w:val="none" w:sz="0" w:space="0" w:color="auto"/>
        <w:bottom w:val="none" w:sz="0" w:space="0" w:color="auto"/>
        <w:right w:val="none" w:sz="0" w:space="0" w:color="auto"/>
      </w:divBdr>
    </w:div>
    <w:div w:id="266040366">
      <w:bodyDiv w:val="1"/>
      <w:marLeft w:val="0"/>
      <w:marRight w:val="0"/>
      <w:marTop w:val="0"/>
      <w:marBottom w:val="0"/>
      <w:divBdr>
        <w:top w:val="none" w:sz="0" w:space="0" w:color="auto"/>
        <w:left w:val="none" w:sz="0" w:space="0" w:color="auto"/>
        <w:bottom w:val="none" w:sz="0" w:space="0" w:color="auto"/>
        <w:right w:val="none" w:sz="0" w:space="0" w:color="auto"/>
      </w:divBdr>
    </w:div>
    <w:div w:id="284698906">
      <w:bodyDiv w:val="1"/>
      <w:marLeft w:val="0"/>
      <w:marRight w:val="0"/>
      <w:marTop w:val="0"/>
      <w:marBottom w:val="0"/>
      <w:divBdr>
        <w:top w:val="none" w:sz="0" w:space="0" w:color="auto"/>
        <w:left w:val="none" w:sz="0" w:space="0" w:color="auto"/>
        <w:bottom w:val="none" w:sz="0" w:space="0" w:color="auto"/>
        <w:right w:val="none" w:sz="0" w:space="0" w:color="auto"/>
      </w:divBdr>
    </w:div>
    <w:div w:id="294288306">
      <w:bodyDiv w:val="1"/>
      <w:marLeft w:val="0"/>
      <w:marRight w:val="0"/>
      <w:marTop w:val="0"/>
      <w:marBottom w:val="0"/>
      <w:divBdr>
        <w:top w:val="none" w:sz="0" w:space="0" w:color="auto"/>
        <w:left w:val="none" w:sz="0" w:space="0" w:color="auto"/>
        <w:bottom w:val="none" w:sz="0" w:space="0" w:color="auto"/>
        <w:right w:val="none" w:sz="0" w:space="0" w:color="auto"/>
      </w:divBdr>
    </w:div>
    <w:div w:id="354499947">
      <w:bodyDiv w:val="1"/>
      <w:marLeft w:val="0"/>
      <w:marRight w:val="0"/>
      <w:marTop w:val="0"/>
      <w:marBottom w:val="0"/>
      <w:divBdr>
        <w:top w:val="none" w:sz="0" w:space="0" w:color="auto"/>
        <w:left w:val="none" w:sz="0" w:space="0" w:color="auto"/>
        <w:bottom w:val="none" w:sz="0" w:space="0" w:color="auto"/>
        <w:right w:val="none" w:sz="0" w:space="0" w:color="auto"/>
      </w:divBdr>
    </w:div>
    <w:div w:id="506988291">
      <w:bodyDiv w:val="1"/>
      <w:marLeft w:val="0"/>
      <w:marRight w:val="0"/>
      <w:marTop w:val="0"/>
      <w:marBottom w:val="0"/>
      <w:divBdr>
        <w:top w:val="none" w:sz="0" w:space="0" w:color="auto"/>
        <w:left w:val="none" w:sz="0" w:space="0" w:color="auto"/>
        <w:bottom w:val="none" w:sz="0" w:space="0" w:color="auto"/>
        <w:right w:val="none" w:sz="0" w:space="0" w:color="auto"/>
      </w:divBdr>
    </w:div>
    <w:div w:id="533276040">
      <w:bodyDiv w:val="1"/>
      <w:marLeft w:val="0"/>
      <w:marRight w:val="0"/>
      <w:marTop w:val="0"/>
      <w:marBottom w:val="0"/>
      <w:divBdr>
        <w:top w:val="none" w:sz="0" w:space="0" w:color="auto"/>
        <w:left w:val="none" w:sz="0" w:space="0" w:color="auto"/>
        <w:bottom w:val="none" w:sz="0" w:space="0" w:color="auto"/>
        <w:right w:val="none" w:sz="0" w:space="0" w:color="auto"/>
      </w:divBdr>
    </w:div>
    <w:div w:id="534581541">
      <w:bodyDiv w:val="1"/>
      <w:marLeft w:val="0"/>
      <w:marRight w:val="0"/>
      <w:marTop w:val="0"/>
      <w:marBottom w:val="0"/>
      <w:divBdr>
        <w:top w:val="none" w:sz="0" w:space="0" w:color="auto"/>
        <w:left w:val="none" w:sz="0" w:space="0" w:color="auto"/>
        <w:bottom w:val="none" w:sz="0" w:space="0" w:color="auto"/>
        <w:right w:val="none" w:sz="0" w:space="0" w:color="auto"/>
      </w:divBdr>
    </w:div>
    <w:div w:id="546918201">
      <w:bodyDiv w:val="1"/>
      <w:marLeft w:val="0"/>
      <w:marRight w:val="0"/>
      <w:marTop w:val="0"/>
      <w:marBottom w:val="0"/>
      <w:divBdr>
        <w:top w:val="none" w:sz="0" w:space="0" w:color="auto"/>
        <w:left w:val="none" w:sz="0" w:space="0" w:color="auto"/>
        <w:bottom w:val="none" w:sz="0" w:space="0" w:color="auto"/>
        <w:right w:val="none" w:sz="0" w:space="0" w:color="auto"/>
      </w:divBdr>
    </w:div>
    <w:div w:id="595138607">
      <w:bodyDiv w:val="1"/>
      <w:marLeft w:val="0"/>
      <w:marRight w:val="0"/>
      <w:marTop w:val="0"/>
      <w:marBottom w:val="0"/>
      <w:divBdr>
        <w:top w:val="none" w:sz="0" w:space="0" w:color="auto"/>
        <w:left w:val="none" w:sz="0" w:space="0" w:color="auto"/>
        <w:bottom w:val="none" w:sz="0" w:space="0" w:color="auto"/>
        <w:right w:val="none" w:sz="0" w:space="0" w:color="auto"/>
      </w:divBdr>
    </w:div>
    <w:div w:id="626745290">
      <w:bodyDiv w:val="1"/>
      <w:marLeft w:val="0"/>
      <w:marRight w:val="0"/>
      <w:marTop w:val="0"/>
      <w:marBottom w:val="0"/>
      <w:divBdr>
        <w:top w:val="none" w:sz="0" w:space="0" w:color="auto"/>
        <w:left w:val="none" w:sz="0" w:space="0" w:color="auto"/>
        <w:bottom w:val="none" w:sz="0" w:space="0" w:color="auto"/>
        <w:right w:val="none" w:sz="0" w:space="0" w:color="auto"/>
      </w:divBdr>
    </w:div>
    <w:div w:id="654994750">
      <w:bodyDiv w:val="1"/>
      <w:marLeft w:val="0"/>
      <w:marRight w:val="0"/>
      <w:marTop w:val="0"/>
      <w:marBottom w:val="0"/>
      <w:divBdr>
        <w:top w:val="none" w:sz="0" w:space="0" w:color="auto"/>
        <w:left w:val="none" w:sz="0" w:space="0" w:color="auto"/>
        <w:bottom w:val="none" w:sz="0" w:space="0" w:color="auto"/>
        <w:right w:val="none" w:sz="0" w:space="0" w:color="auto"/>
      </w:divBdr>
    </w:div>
    <w:div w:id="667054527">
      <w:bodyDiv w:val="1"/>
      <w:marLeft w:val="0"/>
      <w:marRight w:val="0"/>
      <w:marTop w:val="0"/>
      <w:marBottom w:val="0"/>
      <w:divBdr>
        <w:top w:val="none" w:sz="0" w:space="0" w:color="auto"/>
        <w:left w:val="none" w:sz="0" w:space="0" w:color="auto"/>
        <w:bottom w:val="none" w:sz="0" w:space="0" w:color="auto"/>
        <w:right w:val="none" w:sz="0" w:space="0" w:color="auto"/>
      </w:divBdr>
    </w:div>
    <w:div w:id="693923511">
      <w:bodyDiv w:val="1"/>
      <w:marLeft w:val="0"/>
      <w:marRight w:val="0"/>
      <w:marTop w:val="0"/>
      <w:marBottom w:val="0"/>
      <w:divBdr>
        <w:top w:val="none" w:sz="0" w:space="0" w:color="auto"/>
        <w:left w:val="none" w:sz="0" w:space="0" w:color="auto"/>
        <w:bottom w:val="none" w:sz="0" w:space="0" w:color="auto"/>
        <w:right w:val="none" w:sz="0" w:space="0" w:color="auto"/>
      </w:divBdr>
    </w:div>
    <w:div w:id="697392323">
      <w:bodyDiv w:val="1"/>
      <w:marLeft w:val="0"/>
      <w:marRight w:val="0"/>
      <w:marTop w:val="0"/>
      <w:marBottom w:val="0"/>
      <w:divBdr>
        <w:top w:val="none" w:sz="0" w:space="0" w:color="auto"/>
        <w:left w:val="none" w:sz="0" w:space="0" w:color="auto"/>
        <w:bottom w:val="none" w:sz="0" w:space="0" w:color="auto"/>
        <w:right w:val="none" w:sz="0" w:space="0" w:color="auto"/>
      </w:divBdr>
    </w:div>
    <w:div w:id="699939550">
      <w:bodyDiv w:val="1"/>
      <w:marLeft w:val="0"/>
      <w:marRight w:val="0"/>
      <w:marTop w:val="0"/>
      <w:marBottom w:val="0"/>
      <w:divBdr>
        <w:top w:val="none" w:sz="0" w:space="0" w:color="auto"/>
        <w:left w:val="none" w:sz="0" w:space="0" w:color="auto"/>
        <w:bottom w:val="none" w:sz="0" w:space="0" w:color="auto"/>
        <w:right w:val="none" w:sz="0" w:space="0" w:color="auto"/>
      </w:divBdr>
    </w:div>
    <w:div w:id="751661984">
      <w:bodyDiv w:val="1"/>
      <w:marLeft w:val="0"/>
      <w:marRight w:val="0"/>
      <w:marTop w:val="0"/>
      <w:marBottom w:val="0"/>
      <w:divBdr>
        <w:top w:val="none" w:sz="0" w:space="0" w:color="auto"/>
        <w:left w:val="none" w:sz="0" w:space="0" w:color="auto"/>
        <w:bottom w:val="none" w:sz="0" w:space="0" w:color="auto"/>
        <w:right w:val="none" w:sz="0" w:space="0" w:color="auto"/>
      </w:divBdr>
    </w:div>
    <w:div w:id="776095177">
      <w:bodyDiv w:val="1"/>
      <w:marLeft w:val="0"/>
      <w:marRight w:val="0"/>
      <w:marTop w:val="0"/>
      <w:marBottom w:val="0"/>
      <w:divBdr>
        <w:top w:val="none" w:sz="0" w:space="0" w:color="auto"/>
        <w:left w:val="none" w:sz="0" w:space="0" w:color="auto"/>
        <w:bottom w:val="none" w:sz="0" w:space="0" w:color="auto"/>
        <w:right w:val="none" w:sz="0" w:space="0" w:color="auto"/>
      </w:divBdr>
    </w:div>
    <w:div w:id="776605100">
      <w:bodyDiv w:val="1"/>
      <w:marLeft w:val="0"/>
      <w:marRight w:val="0"/>
      <w:marTop w:val="0"/>
      <w:marBottom w:val="0"/>
      <w:divBdr>
        <w:top w:val="none" w:sz="0" w:space="0" w:color="auto"/>
        <w:left w:val="none" w:sz="0" w:space="0" w:color="auto"/>
        <w:bottom w:val="none" w:sz="0" w:space="0" w:color="auto"/>
        <w:right w:val="none" w:sz="0" w:space="0" w:color="auto"/>
      </w:divBdr>
    </w:div>
    <w:div w:id="939069640">
      <w:bodyDiv w:val="1"/>
      <w:marLeft w:val="0"/>
      <w:marRight w:val="0"/>
      <w:marTop w:val="0"/>
      <w:marBottom w:val="0"/>
      <w:divBdr>
        <w:top w:val="none" w:sz="0" w:space="0" w:color="auto"/>
        <w:left w:val="none" w:sz="0" w:space="0" w:color="auto"/>
        <w:bottom w:val="none" w:sz="0" w:space="0" w:color="auto"/>
        <w:right w:val="none" w:sz="0" w:space="0" w:color="auto"/>
      </w:divBdr>
    </w:div>
    <w:div w:id="1017585612">
      <w:bodyDiv w:val="1"/>
      <w:marLeft w:val="0"/>
      <w:marRight w:val="0"/>
      <w:marTop w:val="0"/>
      <w:marBottom w:val="0"/>
      <w:divBdr>
        <w:top w:val="none" w:sz="0" w:space="0" w:color="auto"/>
        <w:left w:val="none" w:sz="0" w:space="0" w:color="auto"/>
        <w:bottom w:val="none" w:sz="0" w:space="0" w:color="auto"/>
        <w:right w:val="none" w:sz="0" w:space="0" w:color="auto"/>
      </w:divBdr>
    </w:div>
    <w:div w:id="1068574547">
      <w:bodyDiv w:val="1"/>
      <w:marLeft w:val="0"/>
      <w:marRight w:val="0"/>
      <w:marTop w:val="0"/>
      <w:marBottom w:val="0"/>
      <w:divBdr>
        <w:top w:val="none" w:sz="0" w:space="0" w:color="auto"/>
        <w:left w:val="none" w:sz="0" w:space="0" w:color="auto"/>
        <w:bottom w:val="none" w:sz="0" w:space="0" w:color="auto"/>
        <w:right w:val="none" w:sz="0" w:space="0" w:color="auto"/>
      </w:divBdr>
    </w:div>
    <w:div w:id="1139228500">
      <w:bodyDiv w:val="1"/>
      <w:marLeft w:val="0"/>
      <w:marRight w:val="0"/>
      <w:marTop w:val="0"/>
      <w:marBottom w:val="0"/>
      <w:divBdr>
        <w:top w:val="none" w:sz="0" w:space="0" w:color="auto"/>
        <w:left w:val="none" w:sz="0" w:space="0" w:color="auto"/>
        <w:bottom w:val="none" w:sz="0" w:space="0" w:color="auto"/>
        <w:right w:val="none" w:sz="0" w:space="0" w:color="auto"/>
      </w:divBdr>
    </w:div>
    <w:div w:id="1164199914">
      <w:bodyDiv w:val="1"/>
      <w:marLeft w:val="0"/>
      <w:marRight w:val="0"/>
      <w:marTop w:val="0"/>
      <w:marBottom w:val="0"/>
      <w:divBdr>
        <w:top w:val="none" w:sz="0" w:space="0" w:color="auto"/>
        <w:left w:val="none" w:sz="0" w:space="0" w:color="auto"/>
        <w:bottom w:val="none" w:sz="0" w:space="0" w:color="auto"/>
        <w:right w:val="none" w:sz="0" w:space="0" w:color="auto"/>
      </w:divBdr>
    </w:div>
    <w:div w:id="1247231107">
      <w:bodyDiv w:val="1"/>
      <w:marLeft w:val="0"/>
      <w:marRight w:val="0"/>
      <w:marTop w:val="0"/>
      <w:marBottom w:val="0"/>
      <w:divBdr>
        <w:top w:val="none" w:sz="0" w:space="0" w:color="auto"/>
        <w:left w:val="none" w:sz="0" w:space="0" w:color="auto"/>
        <w:bottom w:val="none" w:sz="0" w:space="0" w:color="auto"/>
        <w:right w:val="none" w:sz="0" w:space="0" w:color="auto"/>
      </w:divBdr>
    </w:div>
    <w:div w:id="1297639836">
      <w:bodyDiv w:val="1"/>
      <w:marLeft w:val="0"/>
      <w:marRight w:val="0"/>
      <w:marTop w:val="0"/>
      <w:marBottom w:val="0"/>
      <w:divBdr>
        <w:top w:val="none" w:sz="0" w:space="0" w:color="auto"/>
        <w:left w:val="none" w:sz="0" w:space="0" w:color="auto"/>
        <w:bottom w:val="none" w:sz="0" w:space="0" w:color="auto"/>
        <w:right w:val="none" w:sz="0" w:space="0" w:color="auto"/>
      </w:divBdr>
    </w:div>
    <w:div w:id="1323585646">
      <w:bodyDiv w:val="1"/>
      <w:marLeft w:val="0"/>
      <w:marRight w:val="0"/>
      <w:marTop w:val="0"/>
      <w:marBottom w:val="0"/>
      <w:divBdr>
        <w:top w:val="none" w:sz="0" w:space="0" w:color="auto"/>
        <w:left w:val="none" w:sz="0" w:space="0" w:color="auto"/>
        <w:bottom w:val="none" w:sz="0" w:space="0" w:color="auto"/>
        <w:right w:val="none" w:sz="0" w:space="0" w:color="auto"/>
      </w:divBdr>
    </w:div>
    <w:div w:id="1408653042">
      <w:bodyDiv w:val="1"/>
      <w:marLeft w:val="0"/>
      <w:marRight w:val="0"/>
      <w:marTop w:val="0"/>
      <w:marBottom w:val="0"/>
      <w:divBdr>
        <w:top w:val="none" w:sz="0" w:space="0" w:color="auto"/>
        <w:left w:val="none" w:sz="0" w:space="0" w:color="auto"/>
        <w:bottom w:val="none" w:sz="0" w:space="0" w:color="auto"/>
        <w:right w:val="none" w:sz="0" w:space="0" w:color="auto"/>
      </w:divBdr>
    </w:div>
    <w:div w:id="1430351095">
      <w:bodyDiv w:val="1"/>
      <w:marLeft w:val="0"/>
      <w:marRight w:val="0"/>
      <w:marTop w:val="0"/>
      <w:marBottom w:val="0"/>
      <w:divBdr>
        <w:top w:val="none" w:sz="0" w:space="0" w:color="auto"/>
        <w:left w:val="none" w:sz="0" w:space="0" w:color="auto"/>
        <w:bottom w:val="none" w:sz="0" w:space="0" w:color="auto"/>
        <w:right w:val="none" w:sz="0" w:space="0" w:color="auto"/>
      </w:divBdr>
    </w:div>
    <w:div w:id="1455054723">
      <w:bodyDiv w:val="1"/>
      <w:marLeft w:val="0"/>
      <w:marRight w:val="0"/>
      <w:marTop w:val="0"/>
      <w:marBottom w:val="0"/>
      <w:divBdr>
        <w:top w:val="none" w:sz="0" w:space="0" w:color="auto"/>
        <w:left w:val="none" w:sz="0" w:space="0" w:color="auto"/>
        <w:bottom w:val="none" w:sz="0" w:space="0" w:color="auto"/>
        <w:right w:val="none" w:sz="0" w:space="0" w:color="auto"/>
      </w:divBdr>
    </w:div>
    <w:div w:id="1455564364">
      <w:bodyDiv w:val="1"/>
      <w:marLeft w:val="0"/>
      <w:marRight w:val="0"/>
      <w:marTop w:val="0"/>
      <w:marBottom w:val="0"/>
      <w:divBdr>
        <w:top w:val="none" w:sz="0" w:space="0" w:color="auto"/>
        <w:left w:val="none" w:sz="0" w:space="0" w:color="auto"/>
        <w:bottom w:val="none" w:sz="0" w:space="0" w:color="auto"/>
        <w:right w:val="none" w:sz="0" w:space="0" w:color="auto"/>
      </w:divBdr>
    </w:div>
    <w:div w:id="1471359884">
      <w:bodyDiv w:val="1"/>
      <w:marLeft w:val="0"/>
      <w:marRight w:val="0"/>
      <w:marTop w:val="0"/>
      <w:marBottom w:val="0"/>
      <w:divBdr>
        <w:top w:val="none" w:sz="0" w:space="0" w:color="auto"/>
        <w:left w:val="none" w:sz="0" w:space="0" w:color="auto"/>
        <w:bottom w:val="none" w:sz="0" w:space="0" w:color="auto"/>
        <w:right w:val="none" w:sz="0" w:space="0" w:color="auto"/>
      </w:divBdr>
    </w:div>
    <w:div w:id="1471440783">
      <w:bodyDiv w:val="1"/>
      <w:marLeft w:val="0"/>
      <w:marRight w:val="0"/>
      <w:marTop w:val="0"/>
      <w:marBottom w:val="0"/>
      <w:divBdr>
        <w:top w:val="none" w:sz="0" w:space="0" w:color="auto"/>
        <w:left w:val="none" w:sz="0" w:space="0" w:color="auto"/>
        <w:bottom w:val="none" w:sz="0" w:space="0" w:color="auto"/>
        <w:right w:val="none" w:sz="0" w:space="0" w:color="auto"/>
      </w:divBdr>
    </w:div>
    <w:div w:id="1486358306">
      <w:bodyDiv w:val="1"/>
      <w:marLeft w:val="0"/>
      <w:marRight w:val="0"/>
      <w:marTop w:val="0"/>
      <w:marBottom w:val="0"/>
      <w:divBdr>
        <w:top w:val="none" w:sz="0" w:space="0" w:color="auto"/>
        <w:left w:val="none" w:sz="0" w:space="0" w:color="auto"/>
        <w:bottom w:val="none" w:sz="0" w:space="0" w:color="auto"/>
        <w:right w:val="none" w:sz="0" w:space="0" w:color="auto"/>
      </w:divBdr>
    </w:div>
    <w:div w:id="1564487858">
      <w:bodyDiv w:val="1"/>
      <w:marLeft w:val="0"/>
      <w:marRight w:val="0"/>
      <w:marTop w:val="0"/>
      <w:marBottom w:val="0"/>
      <w:divBdr>
        <w:top w:val="none" w:sz="0" w:space="0" w:color="auto"/>
        <w:left w:val="none" w:sz="0" w:space="0" w:color="auto"/>
        <w:bottom w:val="none" w:sz="0" w:space="0" w:color="auto"/>
        <w:right w:val="none" w:sz="0" w:space="0" w:color="auto"/>
      </w:divBdr>
    </w:div>
    <w:div w:id="1575779990">
      <w:bodyDiv w:val="1"/>
      <w:marLeft w:val="0"/>
      <w:marRight w:val="0"/>
      <w:marTop w:val="0"/>
      <w:marBottom w:val="0"/>
      <w:divBdr>
        <w:top w:val="none" w:sz="0" w:space="0" w:color="auto"/>
        <w:left w:val="none" w:sz="0" w:space="0" w:color="auto"/>
        <w:bottom w:val="none" w:sz="0" w:space="0" w:color="auto"/>
        <w:right w:val="none" w:sz="0" w:space="0" w:color="auto"/>
      </w:divBdr>
    </w:div>
    <w:div w:id="1597636891">
      <w:bodyDiv w:val="1"/>
      <w:marLeft w:val="0"/>
      <w:marRight w:val="0"/>
      <w:marTop w:val="0"/>
      <w:marBottom w:val="0"/>
      <w:divBdr>
        <w:top w:val="none" w:sz="0" w:space="0" w:color="auto"/>
        <w:left w:val="none" w:sz="0" w:space="0" w:color="auto"/>
        <w:bottom w:val="none" w:sz="0" w:space="0" w:color="auto"/>
        <w:right w:val="none" w:sz="0" w:space="0" w:color="auto"/>
      </w:divBdr>
    </w:div>
    <w:div w:id="1618102060">
      <w:bodyDiv w:val="1"/>
      <w:marLeft w:val="0"/>
      <w:marRight w:val="0"/>
      <w:marTop w:val="0"/>
      <w:marBottom w:val="0"/>
      <w:divBdr>
        <w:top w:val="none" w:sz="0" w:space="0" w:color="auto"/>
        <w:left w:val="none" w:sz="0" w:space="0" w:color="auto"/>
        <w:bottom w:val="none" w:sz="0" w:space="0" w:color="auto"/>
        <w:right w:val="none" w:sz="0" w:space="0" w:color="auto"/>
      </w:divBdr>
    </w:div>
    <w:div w:id="1628009231">
      <w:bodyDiv w:val="1"/>
      <w:marLeft w:val="0"/>
      <w:marRight w:val="0"/>
      <w:marTop w:val="0"/>
      <w:marBottom w:val="0"/>
      <w:divBdr>
        <w:top w:val="none" w:sz="0" w:space="0" w:color="auto"/>
        <w:left w:val="none" w:sz="0" w:space="0" w:color="auto"/>
        <w:bottom w:val="none" w:sz="0" w:space="0" w:color="auto"/>
        <w:right w:val="none" w:sz="0" w:space="0" w:color="auto"/>
      </w:divBdr>
    </w:div>
    <w:div w:id="1656446036">
      <w:bodyDiv w:val="1"/>
      <w:marLeft w:val="0"/>
      <w:marRight w:val="0"/>
      <w:marTop w:val="0"/>
      <w:marBottom w:val="0"/>
      <w:divBdr>
        <w:top w:val="none" w:sz="0" w:space="0" w:color="auto"/>
        <w:left w:val="none" w:sz="0" w:space="0" w:color="auto"/>
        <w:bottom w:val="none" w:sz="0" w:space="0" w:color="auto"/>
        <w:right w:val="none" w:sz="0" w:space="0" w:color="auto"/>
      </w:divBdr>
    </w:div>
    <w:div w:id="1681466046">
      <w:bodyDiv w:val="1"/>
      <w:marLeft w:val="0"/>
      <w:marRight w:val="0"/>
      <w:marTop w:val="0"/>
      <w:marBottom w:val="0"/>
      <w:divBdr>
        <w:top w:val="none" w:sz="0" w:space="0" w:color="auto"/>
        <w:left w:val="none" w:sz="0" w:space="0" w:color="auto"/>
        <w:bottom w:val="none" w:sz="0" w:space="0" w:color="auto"/>
        <w:right w:val="none" w:sz="0" w:space="0" w:color="auto"/>
      </w:divBdr>
    </w:div>
    <w:div w:id="1689796851">
      <w:bodyDiv w:val="1"/>
      <w:marLeft w:val="0"/>
      <w:marRight w:val="0"/>
      <w:marTop w:val="0"/>
      <w:marBottom w:val="0"/>
      <w:divBdr>
        <w:top w:val="none" w:sz="0" w:space="0" w:color="auto"/>
        <w:left w:val="none" w:sz="0" w:space="0" w:color="auto"/>
        <w:bottom w:val="none" w:sz="0" w:space="0" w:color="auto"/>
        <w:right w:val="none" w:sz="0" w:space="0" w:color="auto"/>
      </w:divBdr>
    </w:div>
    <w:div w:id="1715616388">
      <w:bodyDiv w:val="1"/>
      <w:marLeft w:val="0"/>
      <w:marRight w:val="0"/>
      <w:marTop w:val="0"/>
      <w:marBottom w:val="0"/>
      <w:divBdr>
        <w:top w:val="none" w:sz="0" w:space="0" w:color="auto"/>
        <w:left w:val="none" w:sz="0" w:space="0" w:color="auto"/>
        <w:bottom w:val="none" w:sz="0" w:space="0" w:color="auto"/>
        <w:right w:val="none" w:sz="0" w:space="0" w:color="auto"/>
      </w:divBdr>
    </w:div>
    <w:div w:id="1756977821">
      <w:bodyDiv w:val="1"/>
      <w:marLeft w:val="0"/>
      <w:marRight w:val="0"/>
      <w:marTop w:val="0"/>
      <w:marBottom w:val="0"/>
      <w:divBdr>
        <w:top w:val="none" w:sz="0" w:space="0" w:color="auto"/>
        <w:left w:val="none" w:sz="0" w:space="0" w:color="auto"/>
        <w:bottom w:val="none" w:sz="0" w:space="0" w:color="auto"/>
        <w:right w:val="none" w:sz="0" w:space="0" w:color="auto"/>
      </w:divBdr>
    </w:div>
    <w:div w:id="1763722676">
      <w:bodyDiv w:val="1"/>
      <w:marLeft w:val="0"/>
      <w:marRight w:val="0"/>
      <w:marTop w:val="0"/>
      <w:marBottom w:val="0"/>
      <w:divBdr>
        <w:top w:val="none" w:sz="0" w:space="0" w:color="auto"/>
        <w:left w:val="none" w:sz="0" w:space="0" w:color="auto"/>
        <w:bottom w:val="none" w:sz="0" w:space="0" w:color="auto"/>
        <w:right w:val="none" w:sz="0" w:space="0" w:color="auto"/>
      </w:divBdr>
    </w:div>
    <w:div w:id="1794714357">
      <w:bodyDiv w:val="1"/>
      <w:marLeft w:val="0"/>
      <w:marRight w:val="0"/>
      <w:marTop w:val="0"/>
      <w:marBottom w:val="0"/>
      <w:divBdr>
        <w:top w:val="none" w:sz="0" w:space="0" w:color="auto"/>
        <w:left w:val="none" w:sz="0" w:space="0" w:color="auto"/>
        <w:bottom w:val="none" w:sz="0" w:space="0" w:color="auto"/>
        <w:right w:val="none" w:sz="0" w:space="0" w:color="auto"/>
      </w:divBdr>
    </w:div>
    <w:div w:id="1797747820">
      <w:bodyDiv w:val="1"/>
      <w:marLeft w:val="0"/>
      <w:marRight w:val="0"/>
      <w:marTop w:val="0"/>
      <w:marBottom w:val="0"/>
      <w:divBdr>
        <w:top w:val="none" w:sz="0" w:space="0" w:color="auto"/>
        <w:left w:val="none" w:sz="0" w:space="0" w:color="auto"/>
        <w:bottom w:val="none" w:sz="0" w:space="0" w:color="auto"/>
        <w:right w:val="none" w:sz="0" w:space="0" w:color="auto"/>
      </w:divBdr>
    </w:div>
    <w:div w:id="1862276948">
      <w:bodyDiv w:val="1"/>
      <w:marLeft w:val="0"/>
      <w:marRight w:val="0"/>
      <w:marTop w:val="0"/>
      <w:marBottom w:val="0"/>
      <w:divBdr>
        <w:top w:val="none" w:sz="0" w:space="0" w:color="auto"/>
        <w:left w:val="none" w:sz="0" w:space="0" w:color="auto"/>
        <w:bottom w:val="none" w:sz="0" w:space="0" w:color="auto"/>
        <w:right w:val="none" w:sz="0" w:space="0" w:color="auto"/>
      </w:divBdr>
    </w:div>
    <w:div w:id="1897468075">
      <w:bodyDiv w:val="1"/>
      <w:marLeft w:val="0"/>
      <w:marRight w:val="0"/>
      <w:marTop w:val="0"/>
      <w:marBottom w:val="0"/>
      <w:divBdr>
        <w:top w:val="none" w:sz="0" w:space="0" w:color="auto"/>
        <w:left w:val="none" w:sz="0" w:space="0" w:color="auto"/>
        <w:bottom w:val="none" w:sz="0" w:space="0" w:color="auto"/>
        <w:right w:val="none" w:sz="0" w:space="0" w:color="auto"/>
      </w:divBdr>
    </w:div>
    <w:div w:id="1937639660">
      <w:bodyDiv w:val="1"/>
      <w:marLeft w:val="0"/>
      <w:marRight w:val="0"/>
      <w:marTop w:val="0"/>
      <w:marBottom w:val="0"/>
      <w:divBdr>
        <w:top w:val="none" w:sz="0" w:space="0" w:color="auto"/>
        <w:left w:val="none" w:sz="0" w:space="0" w:color="auto"/>
        <w:bottom w:val="none" w:sz="0" w:space="0" w:color="auto"/>
        <w:right w:val="none" w:sz="0" w:space="0" w:color="auto"/>
      </w:divBdr>
    </w:div>
    <w:div w:id="1951545686">
      <w:bodyDiv w:val="1"/>
      <w:marLeft w:val="0"/>
      <w:marRight w:val="0"/>
      <w:marTop w:val="0"/>
      <w:marBottom w:val="0"/>
      <w:divBdr>
        <w:top w:val="none" w:sz="0" w:space="0" w:color="auto"/>
        <w:left w:val="none" w:sz="0" w:space="0" w:color="auto"/>
        <w:bottom w:val="none" w:sz="0" w:space="0" w:color="auto"/>
        <w:right w:val="none" w:sz="0" w:space="0" w:color="auto"/>
      </w:divBdr>
    </w:div>
    <w:div w:id="1953197630">
      <w:bodyDiv w:val="1"/>
      <w:marLeft w:val="0"/>
      <w:marRight w:val="0"/>
      <w:marTop w:val="0"/>
      <w:marBottom w:val="0"/>
      <w:divBdr>
        <w:top w:val="none" w:sz="0" w:space="0" w:color="auto"/>
        <w:left w:val="none" w:sz="0" w:space="0" w:color="auto"/>
        <w:bottom w:val="none" w:sz="0" w:space="0" w:color="auto"/>
        <w:right w:val="none" w:sz="0" w:space="0" w:color="auto"/>
      </w:divBdr>
    </w:div>
    <w:div w:id="1974173258">
      <w:bodyDiv w:val="1"/>
      <w:marLeft w:val="0"/>
      <w:marRight w:val="0"/>
      <w:marTop w:val="0"/>
      <w:marBottom w:val="0"/>
      <w:divBdr>
        <w:top w:val="none" w:sz="0" w:space="0" w:color="auto"/>
        <w:left w:val="none" w:sz="0" w:space="0" w:color="auto"/>
        <w:bottom w:val="none" w:sz="0" w:space="0" w:color="auto"/>
        <w:right w:val="none" w:sz="0" w:space="0" w:color="auto"/>
      </w:divBdr>
    </w:div>
    <w:div w:id="1975795753">
      <w:bodyDiv w:val="1"/>
      <w:marLeft w:val="0"/>
      <w:marRight w:val="0"/>
      <w:marTop w:val="0"/>
      <w:marBottom w:val="0"/>
      <w:divBdr>
        <w:top w:val="none" w:sz="0" w:space="0" w:color="auto"/>
        <w:left w:val="none" w:sz="0" w:space="0" w:color="auto"/>
        <w:bottom w:val="none" w:sz="0" w:space="0" w:color="auto"/>
        <w:right w:val="none" w:sz="0" w:space="0" w:color="auto"/>
      </w:divBdr>
    </w:div>
    <w:div w:id="2026396184">
      <w:bodyDiv w:val="1"/>
      <w:marLeft w:val="0"/>
      <w:marRight w:val="0"/>
      <w:marTop w:val="0"/>
      <w:marBottom w:val="0"/>
      <w:divBdr>
        <w:top w:val="none" w:sz="0" w:space="0" w:color="auto"/>
        <w:left w:val="none" w:sz="0" w:space="0" w:color="auto"/>
        <w:bottom w:val="none" w:sz="0" w:space="0" w:color="auto"/>
        <w:right w:val="none" w:sz="0" w:space="0" w:color="auto"/>
      </w:divBdr>
    </w:div>
    <w:div w:id="2040080032">
      <w:bodyDiv w:val="1"/>
      <w:marLeft w:val="0"/>
      <w:marRight w:val="0"/>
      <w:marTop w:val="0"/>
      <w:marBottom w:val="0"/>
      <w:divBdr>
        <w:top w:val="none" w:sz="0" w:space="0" w:color="auto"/>
        <w:left w:val="none" w:sz="0" w:space="0" w:color="auto"/>
        <w:bottom w:val="none" w:sz="0" w:space="0" w:color="auto"/>
        <w:right w:val="none" w:sz="0" w:space="0" w:color="auto"/>
      </w:divBdr>
    </w:div>
    <w:div w:id="2110587455">
      <w:bodyDiv w:val="1"/>
      <w:marLeft w:val="0"/>
      <w:marRight w:val="0"/>
      <w:marTop w:val="0"/>
      <w:marBottom w:val="0"/>
      <w:divBdr>
        <w:top w:val="none" w:sz="0" w:space="0" w:color="auto"/>
        <w:left w:val="none" w:sz="0" w:space="0" w:color="auto"/>
        <w:bottom w:val="none" w:sz="0" w:space="0" w:color="auto"/>
        <w:right w:val="none" w:sz="0" w:space="0" w:color="auto"/>
      </w:divBdr>
    </w:div>
    <w:div w:id="2125415627">
      <w:bodyDiv w:val="1"/>
      <w:marLeft w:val="0"/>
      <w:marRight w:val="0"/>
      <w:marTop w:val="0"/>
      <w:marBottom w:val="0"/>
      <w:divBdr>
        <w:top w:val="none" w:sz="0" w:space="0" w:color="auto"/>
        <w:left w:val="none" w:sz="0" w:space="0" w:color="auto"/>
        <w:bottom w:val="none" w:sz="0" w:space="0" w:color="auto"/>
        <w:right w:val="none" w:sz="0" w:space="0" w:color="auto"/>
      </w:divBdr>
    </w:div>
    <w:div w:id="214322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0F0E0-03A8-4918-B88A-896224BBC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019</Words>
  <Characters>2291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hp</cp:lastModifiedBy>
  <cp:revision>2</cp:revision>
  <cp:lastPrinted>2025-06-10T18:54:00Z</cp:lastPrinted>
  <dcterms:created xsi:type="dcterms:W3CDTF">2026-01-06T06:58:00Z</dcterms:created>
  <dcterms:modified xsi:type="dcterms:W3CDTF">2026-01-0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4f4965-4ad5-357f-b12a-5e3257aca4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